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51AA" w:rsidRDefault="00BD14EB">
      <w:pPr>
        <w:jc w:val="center"/>
        <w:rPr>
          <w:b/>
          <w:sz w:val="36"/>
          <w:szCs w:val="36"/>
        </w:rPr>
      </w:pPr>
      <w:r>
        <w:rPr>
          <w:b/>
          <w:sz w:val="36"/>
          <w:szCs w:val="36"/>
        </w:rPr>
        <w:t xml:space="preserve">Research Proposal </w:t>
      </w:r>
    </w:p>
    <w:tbl>
      <w:tblPr>
        <w:tblStyle w:val="a"/>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899"/>
        <w:gridCol w:w="2774"/>
        <w:gridCol w:w="1701"/>
        <w:gridCol w:w="2922"/>
      </w:tblGrid>
      <w:tr w:rsidR="00B251AA">
        <w:trPr>
          <w:cantSplit/>
          <w:trHeight w:val="591"/>
          <w:jc w:val="center"/>
        </w:trPr>
        <w:tc>
          <w:tcPr>
            <w:tcW w:w="1899" w:type="dxa"/>
            <w:vAlign w:val="center"/>
          </w:tcPr>
          <w:p w:rsidR="00B251AA" w:rsidRDefault="00BD14EB">
            <w:r>
              <w:t xml:space="preserve">Student Name </w:t>
            </w:r>
          </w:p>
        </w:tc>
        <w:tc>
          <w:tcPr>
            <w:tcW w:w="2774" w:type="dxa"/>
            <w:vAlign w:val="center"/>
          </w:tcPr>
          <w:p w:rsidR="00B251AA" w:rsidRDefault="00BD14EB">
            <w:r>
              <w:t>A.I.Hewarathna</w:t>
            </w:r>
          </w:p>
        </w:tc>
        <w:tc>
          <w:tcPr>
            <w:tcW w:w="1701" w:type="dxa"/>
            <w:vAlign w:val="center"/>
          </w:tcPr>
          <w:p w:rsidR="00B251AA" w:rsidRDefault="00BD14EB">
            <w:r>
              <w:t xml:space="preserve">Student Index Number </w:t>
            </w:r>
          </w:p>
        </w:tc>
        <w:tc>
          <w:tcPr>
            <w:tcW w:w="2922" w:type="dxa"/>
            <w:vAlign w:val="center"/>
          </w:tcPr>
          <w:p w:rsidR="00B251AA" w:rsidRDefault="00BD14EB">
            <w:r>
              <w:t>17APC3081</w:t>
            </w:r>
          </w:p>
        </w:tc>
      </w:tr>
      <w:tr w:rsidR="00B251AA">
        <w:trPr>
          <w:cantSplit/>
          <w:trHeight w:val="590"/>
          <w:jc w:val="center"/>
        </w:trPr>
        <w:tc>
          <w:tcPr>
            <w:tcW w:w="1899" w:type="dxa"/>
            <w:vAlign w:val="center"/>
          </w:tcPr>
          <w:p w:rsidR="00B251AA" w:rsidRDefault="00BD14EB">
            <w:r>
              <w:t xml:space="preserve">Research Topic </w:t>
            </w:r>
          </w:p>
        </w:tc>
        <w:tc>
          <w:tcPr>
            <w:tcW w:w="7397" w:type="dxa"/>
            <w:gridSpan w:val="3"/>
            <w:vAlign w:val="center"/>
          </w:tcPr>
          <w:p w:rsidR="00B251AA" w:rsidRDefault="00BD14EB">
            <w:r>
              <w:rPr>
                <w:color w:val="FF0000"/>
              </w:rPr>
              <w:t>Deep learning approach for detecting deforestation and predicting highly threatened areas</w:t>
            </w:r>
          </w:p>
        </w:tc>
      </w:tr>
      <w:tr w:rsidR="00B251AA">
        <w:trPr>
          <w:cantSplit/>
          <w:trHeight w:val="590"/>
          <w:jc w:val="center"/>
        </w:trPr>
        <w:tc>
          <w:tcPr>
            <w:tcW w:w="1899" w:type="dxa"/>
            <w:vAlign w:val="center"/>
          </w:tcPr>
          <w:p w:rsidR="00B251AA" w:rsidRDefault="00BD14EB">
            <w:r>
              <w:t>Supervisor(s)</w:t>
            </w:r>
          </w:p>
        </w:tc>
        <w:tc>
          <w:tcPr>
            <w:tcW w:w="7397" w:type="dxa"/>
            <w:gridSpan w:val="3"/>
            <w:vAlign w:val="center"/>
          </w:tcPr>
          <w:p w:rsidR="00B251AA" w:rsidRDefault="00BD14EB">
            <w:r>
              <w:t>Mr P.Vigneshwaran, Mr J. Charles</w:t>
            </w:r>
          </w:p>
        </w:tc>
      </w:tr>
    </w:tbl>
    <w:p w:rsidR="00B251AA" w:rsidRDefault="00B251AA"/>
    <w:tbl>
      <w:tblPr>
        <w:tblStyle w:val="a0"/>
        <w:tblW w:w="9356"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56"/>
      </w:tblGrid>
      <w:tr w:rsidR="00B251AA">
        <w:trPr>
          <w:trHeight w:val="58"/>
        </w:trPr>
        <w:tc>
          <w:tcPr>
            <w:tcW w:w="9356" w:type="dxa"/>
          </w:tcPr>
          <w:p w:rsidR="00B251AA" w:rsidRDefault="00BD14EB">
            <w:pPr>
              <w:jc w:val="center"/>
              <w:rPr>
                <w:b/>
                <w:sz w:val="24"/>
                <w:szCs w:val="24"/>
              </w:rPr>
            </w:pPr>
            <w:r>
              <w:rPr>
                <w:b/>
                <w:sz w:val="24"/>
                <w:szCs w:val="24"/>
              </w:rPr>
              <w:t>Agreement</w:t>
            </w:r>
          </w:p>
        </w:tc>
      </w:tr>
      <w:tr w:rsidR="00B251AA">
        <w:trPr>
          <w:trHeight w:val="480"/>
        </w:trPr>
        <w:tc>
          <w:tcPr>
            <w:tcW w:w="9356" w:type="dxa"/>
          </w:tcPr>
          <w:p w:rsidR="00B251AA" w:rsidRDefault="00BD14EB">
            <w:pPr>
              <w:jc w:val="both"/>
              <w:rPr>
                <w:sz w:val="24"/>
                <w:szCs w:val="24"/>
              </w:rPr>
            </w:pPr>
            <w:r>
              <w:rPr>
                <w:sz w:val="24"/>
                <w:szCs w:val="24"/>
              </w:rPr>
              <w:t xml:space="preserve">I …A.I.Hewarathna…, willing to submit the following Proposal format and I am confirming that this topic is a novel research and I am aware of the consequences occurs in the case of plagiarism found.  </w:t>
            </w:r>
          </w:p>
          <w:p w:rsidR="00B251AA" w:rsidRDefault="00B251AA">
            <w:pPr>
              <w:rPr>
                <w:sz w:val="24"/>
                <w:szCs w:val="24"/>
              </w:rPr>
            </w:pPr>
          </w:p>
          <w:p w:rsidR="00B251AA" w:rsidRDefault="00BD14EB">
            <w:r>
              <w:rPr>
                <w:sz w:val="24"/>
                <w:szCs w:val="24"/>
              </w:rPr>
              <w:t xml:space="preserve">…………………………….                                          </w:t>
            </w:r>
            <w:r>
              <w:rPr>
                <w:sz w:val="24"/>
                <w:szCs w:val="24"/>
              </w:rPr>
              <w:t xml:space="preserve">              …………24/06/2023………...</w:t>
            </w:r>
          </w:p>
          <w:p w:rsidR="00B251AA" w:rsidRDefault="00BD14EB">
            <w:pPr>
              <w:rPr>
                <w:sz w:val="24"/>
                <w:szCs w:val="24"/>
              </w:rPr>
            </w:pPr>
            <w:r>
              <w:rPr>
                <w:sz w:val="24"/>
                <w:szCs w:val="24"/>
              </w:rPr>
              <w:t xml:space="preserve">            Signature                                                                                          Date </w:t>
            </w:r>
          </w:p>
        </w:tc>
      </w:tr>
    </w:tbl>
    <w:p w:rsidR="00B251AA" w:rsidRDefault="00B251AA"/>
    <w:p w:rsidR="00B251AA" w:rsidRDefault="00B251AA"/>
    <w:tbl>
      <w:tblPr>
        <w:tblStyle w:val="a1"/>
        <w:tblW w:w="93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302"/>
      </w:tblGrid>
      <w:tr w:rsidR="00B251AA">
        <w:trPr>
          <w:cantSplit/>
          <w:trHeight w:val="57"/>
          <w:jc w:val="center"/>
        </w:trPr>
        <w:tc>
          <w:tcPr>
            <w:tcW w:w="9302" w:type="dxa"/>
            <w:vAlign w:val="center"/>
          </w:tcPr>
          <w:p w:rsidR="00B251AA" w:rsidRDefault="00BD14EB">
            <w:pPr>
              <w:widowControl w:val="0"/>
              <w:jc w:val="both"/>
              <w:rPr>
                <w:sz w:val="24"/>
                <w:szCs w:val="24"/>
              </w:rPr>
            </w:pPr>
            <w:r>
              <w:rPr>
                <w:sz w:val="24"/>
                <w:szCs w:val="24"/>
              </w:rPr>
              <w:t>Background (max of 2 pages)</w:t>
            </w:r>
          </w:p>
        </w:tc>
      </w:tr>
      <w:tr w:rsidR="00B251AA">
        <w:trPr>
          <w:cantSplit/>
          <w:trHeight w:val="57"/>
          <w:jc w:val="center"/>
        </w:trPr>
        <w:tc>
          <w:tcPr>
            <w:tcW w:w="9302" w:type="dxa"/>
            <w:vAlign w:val="center"/>
          </w:tcPr>
          <w:p w:rsidR="00B251AA" w:rsidRDefault="00BD14EB">
            <w:r>
              <w:t>Deforestation is the permanent removal or destruction of forests or woodland regions, generally for agriculture, urbanisation, logging, or the extraction of natural resources. It is a major environmental concern with far-reaching implications for ecosystem</w:t>
            </w:r>
            <w:r>
              <w:t>s, climate change, and biodiversity. Causes of Deforestation, One of the primary drivers of deforestation is the increase in agricultural activity, mainly commercial agriculture. For large-scale cultivation, such as cattle ranching, soybean plantations, an</w:t>
            </w:r>
            <w:r>
              <w:t>d palm oil production, forests are frequently removed. Legal and illicit logging both contribute to deforestation. Trees are felled for their timber, which is utilized in various sectors including building, furniture, and paper manufacturing. The clearance</w:t>
            </w:r>
            <w:r>
              <w:t xml:space="preserve"> of forests is frequently required for the development of highways, dams, mines, and other infrastructure projects. Furthermore, the expansion of metropolitan areas, as well as the demand for housing and industrial space, contribute to deforestation.</w:t>
            </w:r>
          </w:p>
          <w:p w:rsidR="00B251AA" w:rsidRDefault="00B251AA"/>
          <w:p w:rsidR="00B251AA" w:rsidRDefault="00BD14EB">
            <w:pPr>
              <w:widowControl w:val="0"/>
              <w:jc w:val="both"/>
            </w:pPr>
            <w:r>
              <w:t>Impa</w:t>
            </w:r>
            <w:r>
              <w:t xml:space="preserve">cts of Deforestation, A diverse range of plant and animal species can be found in forests. Deforestation degrades habitats and disturbs ecosystems, resulting in biodiversity loss. Many species, even those that are threatened, rely on forests for survival. </w:t>
            </w:r>
            <w:r>
              <w:t>Forests have an important part in climate regulation. Through photosynthesis, trees absorb carbon dioxide (a greenhouse gas) and emit oxygen. Deforestation increases greenhouse gas emissions, which contributes to global warming and climate change. Local po</w:t>
            </w:r>
            <w:r>
              <w:t>pulations and indigenous peoples who rely on forests for their livelihoods, food, and cultural activities may suffer as a result of deforestation. It has the potential to cause displacement, the loss of traditional knowledge, and socioeconomic instability.</w:t>
            </w:r>
            <w:r>
              <w:t xml:space="preserve"> Tracking changes in forest cover is important for several reasons, Forests are home to a large amount of the world's biodiversity. Monitoring changes in forest cover allows us to determine how much habitat is being lost or fragmented. We can identify area</w:t>
            </w:r>
            <w:r>
              <w:t>s of high biodiversity value that require conservation attention and take suitable measures to safeguard fragile species by tracking these changes. Forests provide numerous ecosystem services that are critical to human well-being. Water regulation, soil co</w:t>
            </w:r>
            <w:r>
              <w:t>nservation, pollination, nutrient cycling, and the provision of food, fuel, and medicine are examples of these services. Monitoring forest cover allows us to better understand the impact of deforestation on these services and to make more informed decision</w:t>
            </w:r>
            <w:r>
              <w:t>s about sustainable land use planning and natural resource management. Forests are inextricably related to long-term development goals such as poverty reduction, food security, and rural livelihoods. Tracking changes in forest cover allows researchers to i</w:t>
            </w:r>
            <w:r>
              <w:t>dentify areas where deforestation is occurring rapidly and where interventions are needed to encourage sustainable land use practices, strengthen governance, and assist local communities that rely on forest resources.</w:t>
            </w:r>
          </w:p>
          <w:p w:rsidR="00B251AA" w:rsidRDefault="00B251AA">
            <w:pPr>
              <w:widowControl w:val="0"/>
              <w:jc w:val="both"/>
              <w:rPr>
                <w:sz w:val="24"/>
                <w:szCs w:val="24"/>
              </w:rPr>
            </w:pPr>
          </w:p>
        </w:tc>
      </w:tr>
      <w:tr w:rsidR="00B251AA">
        <w:trPr>
          <w:cantSplit/>
          <w:trHeight w:val="556"/>
          <w:jc w:val="center"/>
        </w:trPr>
        <w:tc>
          <w:tcPr>
            <w:tcW w:w="9302" w:type="dxa"/>
            <w:vAlign w:val="center"/>
          </w:tcPr>
          <w:p w:rsidR="00B251AA" w:rsidRDefault="00BD14EB">
            <w:r>
              <w:lastRenderedPageBreak/>
              <w:t xml:space="preserve">Forests are inextricably related to </w:t>
            </w:r>
            <w:r>
              <w:t>long-term development goals such as poverty reduction, food security, and rural livelihoods. Tracking changes in forest cover allows researchers to identify areas where deforestation is occurring rapidly and where interventions are needed to encourage sust</w:t>
            </w:r>
            <w:r>
              <w:t>ainable land use practices, strengthen governance, and assist local communities that rely on forest resources. The creation of early warning systems for forest fires, illicit logging, and encroachment is made possible by the timely detection of forest cove</w:t>
            </w:r>
            <w:r>
              <w:t>r changes by satellite imaging and remote sensing. These devices can assist authorities in responding rapidly, preventing additional degradation, and enforcing forest-protection legislation. Understanding the status of our forests, their role in the enviro</w:t>
            </w:r>
            <w:r>
              <w:t>nment, and their impact on human cultures requires observing changes in forest cover. It serves as a foundation for conservation initiatives, sustainable development planning, and informed decision-making to guarantee forest ecosystems' long-term health an</w:t>
            </w:r>
            <w:r>
              <w:t>d resilience.</w:t>
            </w:r>
          </w:p>
          <w:p w:rsidR="00B251AA" w:rsidRDefault="00B251AA"/>
        </w:tc>
      </w:tr>
    </w:tbl>
    <w:p w:rsidR="00B251AA" w:rsidRDefault="00B251AA"/>
    <w:tbl>
      <w:tblPr>
        <w:tblStyle w:val="a2"/>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B251AA">
        <w:trPr>
          <w:cantSplit/>
          <w:trHeight w:val="61"/>
          <w:jc w:val="center"/>
        </w:trPr>
        <w:tc>
          <w:tcPr>
            <w:tcW w:w="9296" w:type="dxa"/>
            <w:vAlign w:val="center"/>
          </w:tcPr>
          <w:p w:rsidR="00B251AA" w:rsidRDefault="00BD14EB">
            <w:r>
              <w:rPr>
                <w:sz w:val="24"/>
                <w:szCs w:val="24"/>
              </w:rPr>
              <w:t>Literature Review (max of 5 pages)</w:t>
            </w:r>
          </w:p>
        </w:tc>
      </w:tr>
      <w:tr w:rsidR="00B251AA">
        <w:trPr>
          <w:cantSplit/>
          <w:trHeight w:val="590"/>
          <w:jc w:val="center"/>
        </w:trPr>
        <w:tc>
          <w:tcPr>
            <w:tcW w:w="9296" w:type="dxa"/>
            <w:vAlign w:val="center"/>
          </w:tcPr>
          <w:p w:rsidR="00B251AA" w:rsidRDefault="00BD14EB">
            <w:pPr>
              <w:rPr>
                <w:color w:val="000000"/>
              </w:rPr>
            </w:pPr>
            <w:r>
              <w:rPr>
                <w:color w:val="000000"/>
              </w:rPr>
              <w:t>Sang and Nguyen Duc Minh (2018</w:t>
            </w:r>
            <w:r w:rsidR="00C8606A">
              <w:rPr>
                <w:color w:val="000000"/>
              </w:rPr>
              <w:t>)</w:t>
            </w:r>
            <w:r w:rsidR="00BD689A">
              <w:rPr>
                <w:color w:val="000000"/>
              </w:rPr>
              <w:fldChar w:fldCharType="begin"/>
            </w:r>
            <w:r w:rsidR="00BD689A">
              <w:rPr>
                <w:color w:val="000000"/>
              </w:rPr>
              <w:instrText xml:space="preserve"> ADDIN EN.CITE &lt;EndNote&gt;&lt;Cite&gt;&lt;Author&gt;Sang&lt;/Author&gt;&lt;Year&gt;2018&lt;/Year&gt;&lt;RecNum&gt;17&lt;/RecNum&gt;&lt;DisplayText&gt;[1]&lt;/DisplayText&gt;&lt;record&gt;&lt;rec-number&gt;17&lt;/rec-number&gt;&lt;foreign-keys&gt;&lt;key app="EN" db-id="50xz90vvhpz0stez2x15swdzft2vtrrdvrxf" timestamp="1687699321"&gt;17&lt;/key&gt;&lt;/foreign-keys&gt;&lt;ref-type name="Conference Paper"&gt;47&lt;/ref-type&gt;&lt;contributors&gt;&lt;authors&gt;&lt;author&gt;Dinh Viet Sang&lt;/author&gt;&lt;author&gt;Nguyen Duc Minh&lt;/author&gt;&lt;/authors&gt;&lt;/contributors&gt;&lt;titles&gt;&lt;title&gt;Fully Residual Convolutional Neural Networks for Aerial Image Segmentation&lt;/title&gt;&lt;secondary-title&gt;Proceedings of the 9th International Symposium on Information and Communication Technology&lt;/secondary-title&gt;&lt;/titles&gt;&lt;pages&gt;289–296&lt;/pages&gt;&lt;keywords&gt;&lt;keyword&gt;Residual Learning, Semantic Image Segmentation, Fully Convolutional Neural Network, Deep Learning&lt;/keyword&gt;&lt;/keywords&gt;&lt;dates&gt;&lt;year&gt;2018&lt;/year&gt;&lt;/dates&gt;&lt;pub-location&gt;Danang City, Viet Nam&lt;/pub-location&gt;&lt;publisher&gt;Association for Computing Machinery&lt;/publisher&gt;&lt;urls&gt;&lt;related-urls&gt;&lt;url&gt;https://doi.org/10.1145/3287921.3287970&lt;/url&gt;&lt;/related-urls&gt;&lt;/urls&gt;&lt;electronic-resource-num&gt;10.1145/3287921.3287970&lt;/electronic-resource-num&gt;&lt;/record&gt;&lt;/Cite&gt;&lt;/EndNote&gt;</w:instrText>
            </w:r>
            <w:r w:rsidR="00BD689A">
              <w:rPr>
                <w:color w:val="000000"/>
              </w:rPr>
              <w:fldChar w:fldCharType="separate"/>
            </w:r>
            <w:r w:rsidR="00BD689A">
              <w:rPr>
                <w:noProof/>
                <w:color w:val="000000"/>
              </w:rPr>
              <w:t>[1]</w:t>
            </w:r>
            <w:r w:rsidR="00BD689A">
              <w:rPr>
                <w:color w:val="000000"/>
              </w:rPr>
              <w:fldChar w:fldCharType="end"/>
            </w:r>
            <w:r>
              <w:rPr>
                <w:color w:val="000000"/>
              </w:rPr>
              <w:t xml:space="preserve"> developed an approach to areal picture segmentation employing fully convolutional network architecture with ResNet101 as their backbone. In their redesigned network, they additionally used an additional upsampling skip conne</w:t>
            </w:r>
            <w:r>
              <w:rPr>
                <w:color w:val="000000"/>
              </w:rPr>
              <w:t>ction. Rather than using traditional RGB (three-channel colour) photographs as input, the proposed models utilised DSM (digital surface model) and nDSM (normalized digital surface model) data. One of their primary goals is to discover a solution to the dis</w:t>
            </w:r>
            <w:r>
              <w:rPr>
                <w:color w:val="000000"/>
              </w:rPr>
              <w:t>parate appearance of artificial and natural items. Hengshuang Zhao et al. (2017) use their pyramid pooling module to investigate the capability of global context information through different-region-based context aggregation. They presented a PSPNet (pyram</w:t>
            </w:r>
            <w:r>
              <w:rPr>
                <w:color w:val="000000"/>
              </w:rPr>
              <w:t>id scene pooling network). Their goal is to produce high-quality results while analyzing scenes.</w:t>
            </w:r>
          </w:p>
          <w:p w:rsidR="00B251AA" w:rsidRDefault="00B251AA">
            <w:pPr>
              <w:rPr>
                <w:color w:val="000000"/>
              </w:rPr>
            </w:pPr>
          </w:p>
          <w:p w:rsidR="00B251AA" w:rsidRDefault="00BD14EB">
            <w:pPr>
              <w:rPr>
                <w:color w:val="000000"/>
              </w:rPr>
            </w:pPr>
            <w:r>
              <w:rPr>
                <w:color w:val="000000"/>
              </w:rPr>
              <w:t>Satyam Mohla et al. (2020)</w:t>
            </w:r>
            <w:r w:rsidR="00BD689A">
              <w:rPr>
                <w:color w:val="000000"/>
              </w:rPr>
              <w:fldChar w:fldCharType="begin"/>
            </w:r>
            <w:r w:rsidR="00BD689A">
              <w:rPr>
                <w:color w:val="000000"/>
              </w:rPr>
              <w:instrText xml:space="preserve"> ADDIN EN.CITE &lt;EndNote&gt;&lt;Cite&gt;&lt;Author&gt;Mohla&lt;/Author&gt;&lt;Year&gt;2020&lt;/Year&gt;&lt;RecNum&gt;15&lt;/RecNum&gt;&lt;DisplayText&gt;[2]&lt;/DisplayText&gt;&lt;record&gt;&lt;rec-number&gt;15&lt;/rec-number&gt;&lt;foreign-keys&gt;&lt;key app="EN" db-id="50xz90vvhpz0stez2x15swdzft2vtrrdvrxf" timestamp="1687699104"&gt;15&lt;/key&gt;&lt;/foreign-keys&gt;&lt;ref-type name="Conference Paper"&gt;47&lt;/ref-type&gt;&lt;contributors&gt;&lt;authors&gt;&lt;author&gt;Mohla, Satyam&lt;/author&gt;&lt;author&gt;Mohla, Sidharth&lt;/author&gt;&lt;author&gt;Guha, Anupam&lt;/author&gt;&lt;author&gt;Banerjee, Biplab&lt;/author&gt;&lt;/authors&gt;&lt;/contributors&gt;&lt;titles&gt;&lt;title&gt;Multimodal Noisy Segmentation based fragmented burn scars identification in Amazon Rainforest&lt;/title&gt;&lt;/titles&gt;&lt;pages&gt;4122-4126&lt;/pages&gt;&lt;dates&gt;&lt;year&gt;2020&lt;/year&gt;&lt;/dates&gt;&lt;urls&gt;&lt;/urls&gt;&lt;electronic-resource-num&gt;10.1109/SMC42975.2020.9283432&lt;/electronic-resource-num&gt;&lt;/record&gt;&lt;/Cite&gt;&lt;/EndNote&gt;</w:instrText>
            </w:r>
            <w:r w:rsidR="00BD689A">
              <w:rPr>
                <w:color w:val="000000"/>
              </w:rPr>
              <w:fldChar w:fldCharType="separate"/>
            </w:r>
            <w:r w:rsidR="00BD689A">
              <w:rPr>
                <w:noProof/>
                <w:color w:val="000000"/>
              </w:rPr>
              <w:t>[2]</w:t>
            </w:r>
            <w:r w:rsidR="00BD689A">
              <w:rPr>
                <w:color w:val="000000"/>
              </w:rPr>
              <w:fldChar w:fldCharType="end"/>
            </w:r>
            <w:r>
              <w:rPr>
                <w:color w:val="000000"/>
              </w:rPr>
              <w:t>, AmazonNET is a neural network that extracts burn patterns from multimodal remote sensing photos. The network is made up of UNet, w</w:t>
            </w:r>
            <w:r>
              <w:rPr>
                <w:color w:val="000000"/>
              </w:rPr>
              <w:t>hich is a well-known encoder decoder design with skip links that are extensively used in biomedical segmentation. To segment burn scars, the proposed framework employs stacked RGB-NIR channels. Tengfei Bao et al. (2020), The authors presented a feature pyr</w:t>
            </w:r>
            <w:r>
              <w:rPr>
                <w:color w:val="000000"/>
              </w:rPr>
              <w:t>amid module (FPM) and a global attention mechanism module (GAMM) for detecting changes in high-resolution pictures in their research article. The FPM is intended to improve the extraction of semantic information during the feature extraction process, where</w:t>
            </w:r>
            <w:r>
              <w:rPr>
                <w:color w:val="000000"/>
              </w:rPr>
              <w:t>as the GAMM is focused on learning image differences. The authors created a dual pyramid attention network (DPANet) specifically for supervised change detection in bi-temporal high-resolution pictures to use these modules. They trained the network with pai</w:t>
            </w:r>
            <w:r>
              <w:rPr>
                <w:color w:val="000000"/>
              </w:rPr>
              <w:t>rs of fixed-size images and obtained a binary pixel-level detection result. The authors proved that their method beats existing deep learning-based approaches and various unsupervised algorithms in terms of change detection accuracy in extended experiments</w:t>
            </w:r>
            <w:r>
              <w:rPr>
                <w:color w:val="000000"/>
              </w:rPr>
              <w:t xml:space="preserve"> utilizing diverse datasets.</w:t>
            </w:r>
          </w:p>
          <w:p w:rsidR="00B251AA" w:rsidRDefault="00B251AA">
            <w:pPr>
              <w:rPr>
                <w:color w:val="000000"/>
              </w:rPr>
            </w:pPr>
          </w:p>
          <w:p w:rsidR="00B251AA" w:rsidRDefault="00BD14EB">
            <w:pPr>
              <w:rPr>
                <w:color w:val="000000"/>
              </w:rPr>
            </w:pPr>
            <w:r>
              <w:rPr>
                <w:color w:val="000000"/>
              </w:rPr>
              <w:t>Ying Chen et al. (2019)</w:t>
            </w:r>
            <w:r w:rsidR="00BD689A">
              <w:rPr>
                <w:color w:val="000000"/>
              </w:rPr>
              <w:fldChar w:fldCharType="begin"/>
            </w:r>
            <w:r w:rsidR="00BD689A">
              <w:rPr>
                <w:color w:val="000000"/>
              </w:rPr>
              <w:instrText xml:space="preserve"> ADDIN EN.CITE &lt;EndNote&gt;&lt;Cite&gt;&lt;Author&gt;Chen&lt;/Author&gt;&lt;Year&gt;2019&lt;/Year&gt;&lt;RecNum&gt;13&lt;/RecNum&gt;&lt;DisplayText&gt;[3]&lt;/DisplayText&gt;&lt;record&gt;&lt;rec-number&gt;13&lt;/rec-number&gt;&lt;foreign-keys&gt;&lt;key app="EN" db-id="50xz90vvhpz0stez2x15swdzft2vtrrdvrxf" timestamp="1687699021"&gt;13&lt;/key&gt;&lt;/foreign-keys&gt;&lt;ref-type name="Conference Paper"&gt;47&lt;/ref-type&gt;&lt;contributors&gt;&lt;authors&gt;&lt;author&gt;Ying Chen&lt;/author&gt;&lt;author&gt;Xu Ouyang&lt;/author&gt;&lt;author&gt;Gady Agam&lt;/author&gt;&lt;/authors&gt;&lt;/contributors&gt;&lt;titles&gt;&lt;title&gt;ChangeNet: Learning to Detect Changes in Satellite Images&lt;/title&gt;&lt;secondary-title&gt;Proceedings of the 3rd ACM SIGSPATIAL International Workshop on AI for Geographic Knowledge Discovery&lt;/secondary-title&gt;&lt;/titles&gt;&lt;pages&gt;24–31&lt;/pages&gt;&lt;keywords&gt;&lt;keyword&gt;ChangeNet, satellite images, change detection, U-Net, GAN, DNN&lt;/keyword&gt;&lt;/keywords&gt;&lt;dates&gt;&lt;year&gt;2019&lt;/year&gt;&lt;/dates&gt;&lt;pub-location&gt;Chicago, IL, USA&lt;/pub-location&gt;&lt;publisher&gt;Association for Computing Machinery&lt;/publisher&gt;&lt;urls&gt;&lt;related-urls&gt;&lt;url&gt;https://doi.org/10.1145/3356471.3365232&lt;/url&gt;&lt;/related-urls&gt;&lt;/urls&gt;&lt;electronic-resource-num&gt;10.1145/3356471.3365232&lt;/electronic-resource-num&gt;&lt;/record&gt;&lt;/Cite&gt;&lt;/EndNote&gt;</w:instrText>
            </w:r>
            <w:r w:rsidR="00BD689A">
              <w:rPr>
                <w:color w:val="000000"/>
              </w:rPr>
              <w:fldChar w:fldCharType="separate"/>
            </w:r>
            <w:r w:rsidR="00BD689A">
              <w:rPr>
                <w:noProof/>
                <w:color w:val="000000"/>
              </w:rPr>
              <w:t>[3]</w:t>
            </w:r>
            <w:r w:rsidR="00BD689A">
              <w:rPr>
                <w:color w:val="000000"/>
              </w:rPr>
              <w:fldChar w:fldCharType="end"/>
            </w:r>
            <w:r>
              <w:rPr>
                <w:color w:val="000000"/>
              </w:rPr>
              <w:t>, The primary purpose of this work is to detect and localize pixel-level changes in photographs collected at the same location across time. The authors suggest an end-to-end solution based on conditional</w:t>
            </w:r>
            <w:r>
              <w:rPr>
                <w:color w:val="000000"/>
              </w:rPr>
              <w:t xml:space="preserve"> Generative Adversarial Networks (GANs). They hope to increase the accuracy of the change detection procedure by lowering the difference between the expected and predicted label distributions by using GANs. In particular, the authors employ a conditional G</w:t>
            </w:r>
            <w:r>
              <w:rPr>
                <w:color w:val="000000"/>
              </w:rPr>
              <w:t>AN network in their research. This network has been trained to generate synthetic images that are similar to the target images. They can discover and emphasize regions where major changes have happened by comparing the generated photos to the actual images</w:t>
            </w:r>
            <w:r>
              <w:rPr>
                <w:color w:val="000000"/>
              </w:rPr>
              <w:t>. The scientists hope to improve classification results for dense change detection in satellite pictures by using this approach. They concentrate on closing the gap between the expected and predicted distributions of labels, hence enhancing the accuracy an</w:t>
            </w:r>
            <w:r>
              <w:rPr>
                <w:color w:val="000000"/>
              </w:rPr>
              <w:t>d reliability of their change detection model.</w:t>
            </w:r>
          </w:p>
          <w:p w:rsidR="00B251AA" w:rsidRDefault="00B251AA">
            <w:pPr>
              <w:rPr>
                <w:color w:val="000000"/>
              </w:rPr>
            </w:pPr>
          </w:p>
          <w:p w:rsidR="00B251AA" w:rsidRDefault="00BD14EB" w:rsidP="00BD689A">
            <w:r>
              <w:rPr>
                <w:color w:val="000000"/>
              </w:rPr>
              <w:t>David John and Ce Zhang (2022)</w:t>
            </w:r>
            <w:r w:rsidR="00BD689A">
              <w:rPr>
                <w:color w:val="000000"/>
              </w:rPr>
              <w:fldChar w:fldCharType="begin"/>
            </w:r>
            <w:r w:rsidR="00BD689A">
              <w:rPr>
                <w:color w:val="000000"/>
              </w:rPr>
              <w:instrText xml:space="preserve"> ADDIN EN.CITE &lt;EndNote&gt;&lt;Cite&gt;&lt;Author&gt;David&lt;/Author&gt;&lt;Year&gt;2022&lt;/Year&gt;&lt;RecNum&gt;12&lt;/RecNum&gt;&lt;DisplayText&gt;[4]&lt;/DisplayText&gt;&lt;record&gt;&lt;rec-number&gt;12&lt;/rec-number&gt;&lt;foreign-keys&gt;&lt;key app="EN" db-id="50xz90vvhpz0stez2x15swdzft2vtrrdvrxf" timestamp="1687698983"&gt;12&lt;/key&gt;&lt;/foreign-keys&gt;&lt;ref-type name="Journal Article"&gt;17&lt;/ref-type&gt;&lt;contributors&gt;&lt;authors&gt;&lt;author&gt;David, John&lt;/author&gt;&lt;author&gt;Ce, Zhang&lt;/author&gt;&lt;/authors&gt;&lt;/contributors&gt;&lt;titles&gt;&lt;title&gt;An attention-based U-Net for detecting deforestation within satellite sensor imagery&lt;/title&gt;&lt;secondary-title&gt;International Journal of Applied Earth Observation and Geoinformation&lt;/secondary-title&gt;&lt;/titles&gt;&lt;periodical&gt;&lt;full-title&gt;International Journal of Applied Earth Observation and Geoinformation&lt;/full-title&gt;&lt;/periodical&gt;&lt;pages&gt;102685&lt;/pages&gt;&lt;volume&gt;107&lt;/volume&gt;&lt;keywords&gt;&lt;keyword&gt;Attention mechanism, Attention U-Net, Deep learning, Deforestation mapping, Sentinel-2&lt;/keyword&gt;&lt;/keywords&gt;&lt;dates&gt;&lt;year&gt;2022&lt;/year&gt;&lt;/dates&gt;&lt;isbn&gt;1569-8432&lt;/isbn&gt;&lt;urls&gt;&lt;related-urls&gt;&lt;url&gt;https://www.sciencedirect.com/science/article/pii/S0303243422000113&lt;/url&gt;&lt;/related-urls&gt;&lt;/urls&gt;&lt;electronic-resource-num&gt;https://doi.org/10.1016/j.jag.2022.102685&lt;/electronic-resource-num&gt;&lt;/record&gt;&lt;/Cite&gt;&lt;/EndNote&gt;</w:instrText>
            </w:r>
            <w:r w:rsidR="00BD689A">
              <w:rPr>
                <w:color w:val="000000"/>
              </w:rPr>
              <w:fldChar w:fldCharType="separate"/>
            </w:r>
            <w:r w:rsidR="00BD689A">
              <w:rPr>
                <w:noProof/>
                <w:color w:val="000000"/>
              </w:rPr>
              <w:t>[4]</w:t>
            </w:r>
            <w:r w:rsidR="00BD689A">
              <w:rPr>
                <w:color w:val="000000"/>
              </w:rPr>
              <w:fldChar w:fldCharType="end"/>
            </w:r>
            <w:r>
              <w:rPr>
                <w:color w:val="000000"/>
              </w:rPr>
              <w:t>, The authors of this paper constructed and analyzed a deep learning network named Attention U-Net. The Sentinel-2 sensor's satellite imagery was used to perform semantic segment</w:t>
            </w:r>
            <w:r>
              <w:rPr>
                <w:color w:val="000000"/>
              </w:rPr>
              <w:t>ation. The major goal was to detect instances of deforestation in two South American forest biomes: the Amazon Rainforest and the Atlantic Forest. The authors compared the performance of Attention U-Net to that of many other deep learning models, including</w:t>
            </w:r>
            <w:r>
              <w:rPr>
                <w:color w:val="000000"/>
              </w:rPr>
              <w:t xml:space="preserve"> U-Net, Residual U-Net, ResNet50-SegNet, and FCN32-VGG16. These models were tested on three separate datasets: the three-band Amazon, the four-band Amazon, and the Atlantic Forest. The authors hoped to determine the most effective strategy for detecting de</w:t>
            </w:r>
            <w:r>
              <w:rPr>
                <w:color w:val="000000"/>
              </w:rPr>
              <w:t xml:space="preserve">forestation in the selected forest biomes by examining and comparing the outcomes of various models. To determine the model's capacity to reliably detect deforested areas within satellite data, criteria such as segmentation accuracy, precision, and recall </w:t>
            </w:r>
            <w:r>
              <w:rPr>
                <w:color w:val="000000"/>
              </w:rPr>
              <w:t>were assessed.</w:t>
            </w:r>
          </w:p>
        </w:tc>
      </w:tr>
      <w:tr w:rsidR="00B251AA">
        <w:trPr>
          <w:cantSplit/>
          <w:trHeight w:val="590"/>
          <w:jc w:val="center"/>
        </w:trPr>
        <w:tc>
          <w:tcPr>
            <w:tcW w:w="9296" w:type="dxa"/>
            <w:vAlign w:val="center"/>
          </w:tcPr>
          <w:p w:rsidR="00B251AA" w:rsidRDefault="00BD14EB">
            <w:pPr>
              <w:rPr>
                <w:color w:val="000000"/>
              </w:rPr>
            </w:pPr>
            <w:r>
              <w:rPr>
                <w:color w:val="000000"/>
              </w:rPr>
              <w:lastRenderedPageBreak/>
              <w:t>Michael Yeung et al. (Michael Yeung)</w:t>
            </w:r>
            <w:r w:rsidR="00BD689A">
              <w:rPr>
                <w:color w:val="000000"/>
              </w:rPr>
              <w:fldChar w:fldCharType="begin"/>
            </w:r>
            <w:r w:rsidR="008C26D4">
              <w:rPr>
                <w:color w:val="000000"/>
              </w:rPr>
              <w:instrText xml:space="preserve"> ADDIN EN.CITE &lt;EndNote&gt;&lt;Cite&gt;&lt;Author&gt;Michael&lt;/Author&gt;&lt;Year&gt;2021&lt;/Year&gt;&lt;RecNum&gt;11&lt;/RecNum&gt;&lt;DisplayText&gt;[5]&lt;/DisplayText&gt;&lt;record&gt;&lt;rec-number&gt;11&lt;/rec-number&gt;&lt;foreign-keys&gt;&lt;key app="EN" db-id="50xz90vvhpz0stez2x15swdzft2vtrrdvrxf" timestamp="1687698931"&gt;11&lt;/key&gt;&lt;/foreign-keys&gt;&lt;ref-type name="Journal Article"&gt;17&lt;/ref-type&gt;&lt;contributors&gt;&lt;authors&gt;&lt;author&gt;Michael, Yeung&lt;/author&gt;&lt;author&gt;Evis, Sala&lt;/author&gt;&lt;author&gt;Carola-Bibiane, Schönlieb&lt;/author&gt;&lt;author&gt;Leonardo, Rundo&lt;/author&gt;&lt;/authors&gt;&lt;/contributors&gt;&lt;titles&gt;&lt;title&gt;Focus U-Net: A novel dual attention-gated CNN for polyp segmentation during colonoscopy&lt;/title&gt;&lt;secondary-title&gt;Computers in Biology and Medicine&lt;/secondary-title&gt;&lt;/titles&gt;&lt;periodical&gt;&lt;full-title&gt;Computers in Biology and Medicine&lt;/full-title&gt;&lt;/periodical&gt;&lt;pages&gt;104815&lt;/pages&gt;&lt;volume&gt;137&lt;/volume&gt;&lt;keywords&gt;&lt;keyword&gt;Polyp segmentation, Colorectal cancer, Colonoscopy, Computer-aided diagnosis, Focus U-Net, Attention mechanisms, Loss function&lt;/keyword&gt;&lt;/keywords&gt;&lt;dates&gt;&lt;year&gt;2021&lt;/year&gt;&lt;/dates&gt;&lt;isbn&gt;0010-4825&lt;/isbn&gt;&lt;urls&gt;&lt;related-urls&gt;&lt;url&gt;https://www.sciencedirect.com/science/article/pii/S0010482521006090&lt;/url&gt;&lt;/related-urls&gt;&lt;/urls&gt;&lt;electronic-resource-num&gt;https://doi.org/10.1016/j.compbiomed.2021.104815&lt;/electronic-resource-num&gt;&lt;/record&gt;&lt;/Cite&gt;&lt;/EndNote&gt;</w:instrText>
            </w:r>
            <w:r w:rsidR="00BD689A">
              <w:rPr>
                <w:color w:val="000000"/>
              </w:rPr>
              <w:fldChar w:fldCharType="separate"/>
            </w:r>
            <w:r w:rsidR="008C26D4">
              <w:rPr>
                <w:noProof/>
                <w:color w:val="000000"/>
              </w:rPr>
              <w:t>[5]</w:t>
            </w:r>
            <w:r w:rsidR="00BD689A">
              <w:rPr>
                <w:color w:val="000000"/>
              </w:rPr>
              <w:fldChar w:fldCharType="end"/>
            </w:r>
            <w:r>
              <w:rPr>
                <w:color w:val="000000"/>
              </w:rPr>
              <w:t xml:space="preserve">, The Focus U-Net is a new deep neural network developed by the academics behind this work. This network includes a unique module known as the Focus Gate, which integrates spatial and channel-based attention mechanisms. </w:t>
            </w:r>
            <w:r>
              <w:rPr>
                <w:color w:val="000000"/>
              </w:rPr>
              <w:t>The goal of this module is to promote selective learning of polyp-related aspects. Polyps are abnormal growths in the colon. The researchers made many architectural changes to improve the performance of the Focus U-Net. They added short-range skip connecti</w:t>
            </w:r>
            <w:r>
              <w:rPr>
                <w:color w:val="000000"/>
              </w:rPr>
              <w:t>ons and deep supervision, which improves information flow inside the network and promotes greater learning. In addition to the network architecture, the researchers introduced the Hybrid Focal loss, a new compound loss function. The purpose of this loss fu</w:t>
            </w:r>
            <w:r>
              <w:rPr>
                <w:color w:val="000000"/>
              </w:rPr>
              <w:t>nction is to address the problem of class imbalance in image segmentation tasks. It combines aspects from two existing loss functions, the Focal loss and the Focal Tversky loss, to more efficiently address the class imbalance. Overall, this work proposes a</w:t>
            </w:r>
            <w:r>
              <w:rPr>
                <w:color w:val="000000"/>
              </w:rPr>
              <w:t xml:space="preserve"> comprehensive method that incorporates attention processes, architectural changes, and a customised loss function to improve performance in polyp identification and segmentation tasks. The contributions of the researchers aim to improve the performance an</w:t>
            </w:r>
            <w:r>
              <w:rPr>
                <w:color w:val="000000"/>
              </w:rPr>
              <w:t>d accuracy of medical image analysis systems.</w:t>
            </w:r>
          </w:p>
          <w:p w:rsidR="00B251AA" w:rsidRDefault="00B251AA">
            <w:pPr>
              <w:rPr>
                <w:color w:val="000000"/>
              </w:rPr>
            </w:pPr>
          </w:p>
          <w:p w:rsidR="00B251AA" w:rsidRDefault="00BD14EB">
            <w:pPr>
              <w:rPr>
                <w:color w:val="000000"/>
              </w:rPr>
            </w:pPr>
            <w:r>
              <w:rPr>
                <w:color w:val="000000"/>
              </w:rPr>
              <w:t>LU XU et al. (2019)</w:t>
            </w:r>
            <w:r w:rsidR="00BD689A">
              <w:rPr>
                <w:color w:val="000000"/>
              </w:rPr>
              <w:fldChar w:fldCharType="begin"/>
            </w:r>
            <w:r w:rsidR="00BD689A">
              <w:rPr>
                <w:color w:val="000000"/>
              </w:rPr>
              <w:instrText xml:space="preserve"> ADDIN EN.CITE &lt;EndNote&gt;&lt;Cite&gt;&lt;Author&gt;Xu&lt;/Author&gt;&lt;Year&gt;2019&lt;/Year&gt;&lt;RecNum&gt;10&lt;/RecNum&gt;&lt;DisplayText&gt;[6]&lt;/DisplayText&gt;&lt;record&gt;&lt;rec-number&gt;10&lt;/rec-number&gt;&lt;foreign-keys&gt;&lt;key app="EN" db-id="50xz90vvhpz0stez2x15swdzft2vtrrdvrxf" timestamp="1687698872"&gt;10&lt;/key&gt;&lt;/foreign-keys&gt;&lt;ref-type name="Journal Article"&gt;17&lt;/ref-type&gt;&lt;contributors&gt;&lt;authors&gt;&lt;author&gt;Xu, Lu&lt;/author&gt;&lt;author&gt;Jing, Weipeng&lt;/author&gt;&lt;author&gt;Song, Houbing&lt;/author&gt;&lt;author&gt;Chen, Guangsheng&lt;/author&gt;&lt;/authors&gt;&lt;/contributors&gt;&lt;titles&gt;&lt;title&gt;High-Resolution Remote Sensing Image Change Detection Combined With Pixel-Level and Object-Level&lt;/title&gt;&lt;secondary-title&gt;IEEE Access&lt;/secondary-title&gt;&lt;/titles&gt;&lt;periodical&gt;&lt;full-title&gt;IEEE Access&lt;/full-title&gt;&lt;/periodical&gt;&lt;pages&gt;78909-78918&lt;/pages&gt;&lt;volume&gt;7&lt;/volume&gt;&lt;dates&gt;&lt;year&gt;2019&lt;/year&gt;&lt;/dates&gt;&lt;urls&gt;&lt;/urls&gt;&lt;electronic-resource-num&gt;10.1109/ACCESS.2019.2922839&lt;/electronic-resource-num&gt;&lt;/record&gt;&lt;/Cite&gt;&lt;/EndNote&gt;</w:instrText>
            </w:r>
            <w:r w:rsidR="00BD689A">
              <w:rPr>
                <w:color w:val="000000"/>
              </w:rPr>
              <w:fldChar w:fldCharType="separate"/>
            </w:r>
            <w:r w:rsidR="00BD689A">
              <w:rPr>
                <w:noProof/>
                <w:color w:val="000000"/>
              </w:rPr>
              <w:t>[6]</w:t>
            </w:r>
            <w:r w:rsidR="00BD689A">
              <w:rPr>
                <w:color w:val="000000"/>
              </w:rPr>
              <w:fldChar w:fldCharType="end"/>
            </w:r>
            <w:r>
              <w:rPr>
                <w:color w:val="000000"/>
              </w:rPr>
              <w:t>, The authors of this study present a method for detecting changes in high-resolution remote sensing photos that combine pixel-level and object-level analysis. Their research aims to solve t</w:t>
            </w:r>
            <w:r>
              <w:rPr>
                <w:color w:val="000000"/>
              </w:rPr>
              <w:t>he difficulties of salt and pepper noise and false detections that are widespread in pixel-level and object-level change detection approaches, which can complicate image segmentation. To accomplish this, the scientists combine multidimensional features fro</w:t>
            </w:r>
            <w:r>
              <w:rPr>
                <w:color w:val="000000"/>
              </w:rPr>
              <w:t>m high-resolution remote sensing photos with random forest classifiers to classify and identify pixel-level changes. The upgraded U-net network is then used to conduct semantic segmentation on the post-phase remote sensing image, yielding object-level segm</w:t>
            </w:r>
            <w:r>
              <w:rPr>
                <w:color w:val="000000"/>
              </w:rPr>
              <w:t>entation findings. The next step is to combine the results of pixel-level change detection and object-level segmentation to determine the image's changing and unaffected parts. The scientists want to increase the accuracy and reliability of the change dete</w:t>
            </w:r>
            <w:r>
              <w:rPr>
                <w:color w:val="000000"/>
              </w:rPr>
              <w:t>ction procedure by integrating these two levels of analysis. In summary, the authors offer a complete approach for detecting changes in high-resolution remote sensing photos that use both pixel-level and object-level information. Their solution combines fe</w:t>
            </w:r>
            <w:r>
              <w:rPr>
                <w:color w:val="000000"/>
              </w:rPr>
              <w:t>ature integration, classifier-based pixel-level analysis, semantic segmentation with an enhanced U-net network, and result fusion to identify changing and unchanged areas in an image.</w:t>
            </w:r>
          </w:p>
          <w:p w:rsidR="00B251AA" w:rsidRDefault="00B251AA">
            <w:pPr>
              <w:rPr>
                <w:color w:val="000000"/>
              </w:rPr>
            </w:pPr>
          </w:p>
          <w:p w:rsidR="00B251AA" w:rsidRDefault="00BD14EB">
            <w:pPr>
              <w:rPr>
                <w:color w:val="000000"/>
              </w:rPr>
            </w:pPr>
            <w:r>
              <w:rPr>
                <w:color w:val="000000"/>
              </w:rPr>
              <w:t>Kostiantyn Isaienkov et al. (2020)</w:t>
            </w:r>
            <w:r w:rsidR="00BD689A">
              <w:rPr>
                <w:color w:val="000000"/>
              </w:rPr>
              <w:fldChar w:fldCharType="begin"/>
            </w:r>
            <w:r w:rsidR="00BD689A">
              <w:rPr>
                <w:color w:val="000000"/>
              </w:rPr>
              <w:instrText xml:space="preserve"> ADDIN EN.CITE &lt;EndNote&gt;&lt;Cite&gt;&lt;Author&gt;Isaienkov&lt;/Author&gt;&lt;Year&gt;2021&lt;/Year&gt;&lt;RecNum&gt;9&lt;/RecNum&gt;&lt;DisplayText&gt;[7]&lt;/DisplayText&gt;&lt;record&gt;&lt;rec-number&gt;9&lt;/rec-number&gt;&lt;foreign-keys&gt;&lt;key app="EN" db-id="50xz90vvhpz0stez2x15swdzft2vtrrdvrxf" timestamp="1687698827"&gt;9&lt;/key&gt;&lt;/foreign-keys&gt;&lt;ref-type name="Journal Article"&gt;17&lt;/ref-type&gt;&lt;contributors&gt;&lt;authors&gt;&lt;author&gt;Isaienkov, Kostiantyn&lt;/author&gt;&lt;author&gt;Yushchuk, Mykhailo&lt;/author&gt;&lt;author&gt;Khramtsov, Vladyslav&lt;/author&gt;&lt;author&gt;Seliverstov, Oleg&lt;/author&gt;&lt;/authors&gt;&lt;/contributors&gt;&lt;titles&gt;&lt;title&gt;Deep Learning for Regular Change Detection in Ukrainian Forest Ecosystem With Sentinel-2&lt;/title&gt;&lt;secondary-title&gt;IEEE Journal of Selected Topics in Applied Earth Observations and Remote Sensing&lt;/secondary-title&gt;&lt;/titles&gt;&lt;periodical&gt;&lt;full-title&gt;IEEE Journal of Selected Topics in Applied Earth Observations and Remote Sensing&lt;/full-title&gt;&lt;/periodical&gt;&lt;pages&gt;364-376&lt;/pages&gt;&lt;volume&gt;14&lt;/volume&gt;&lt;dates&gt;&lt;year&gt;2021&lt;/year&gt;&lt;/dates&gt;&lt;urls&gt;&lt;/urls&gt;&lt;electronic-resource-num&gt;10.1109/JSTARS.2020.3034186&lt;/electronic-resource-num&gt;&lt;/record&gt;&lt;/Cite&gt;&lt;/EndNote&gt;</w:instrText>
            </w:r>
            <w:r w:rsidR="00BD689A">
              <w:rPr>
                <w:color w:val="000000"/>
              </w:rPr>
              <w:fldChar w:fldCharType="separate"/>
            </w:r>
            <w:r w:rsidR="00BD689A">
              <w:rPr>
                <w:noProof/>
                <w:color w:val="000000"/>
              </w:rPr>
              <w:t>[7]</w:t>
            </w:r>
            <w:r w:rsidR="00BD689A">
              <w:rPr>
                <w:color w:val="000000"/>
              </w:rPr>
              <w:fldChar w:fldCharType="end"/>
            </w:r>
            <w:r>
              <w:rPr>
                <w:color w:val="000000"/>
              </w:rPr>
              <w:t>, The authors focus on using multitem</w:t>
            </w:r>
            <w:r>
              <w:rPr>
                <w:color w:val="000000"/>
              </w:rPr>
              <w:t>poral data sources, such as Copernicus Sentinel-2, to improve monitoring capabilities of the Earth's surface and environmental dynamics, notably in forest plantations, in this study. Their mission is to detect deforestation in the forest-steppe zone. To do</w:t>
            </w:r>
            <w:r>
              <w:rPr>
                <w:color w:val="000000"/>
              </w:rPr>
              <w:t xml:space="preserve"> this, the authors present a basic U-Net model tailored exclusively for deforestation identification. They train and test the model with their own dataset, which was derived from Sentinel-2 imagery of the Kharkiv region in Ukraine, encompassing an area of </w:t>
            </w:r>
            <w:r>
              <w:rPr>
                <w:color w:val="000000"/>
              </w:rPr>
              <w:t>31,400 square kilometres. In addition to the baseline model, the authors propose many models that can handle time-dependent images effectively. This means that these models can use numerous sequential photos as input for the segmentation model, allowing fo</w:t>
            </w:r>
            <w:r>
              <w:rPr>
                <w:color w:val="000000"/>
              </w:rPr>
              <w:t>r a more in-depth investigation of forest changes over time. The fundamental contribution of this study is the development of a baseline model for detecting forest change in Ukraine, with a special emphasis on the forest-steppe zone. Furthermore, the autho</w:t>
            </w:r>
            <w:r>
              <w:rPr>
                <w:color w:val="000000"/>
              </w:rPr>
              <w:t>rs enhance the segmentation model's capabilities by including the capacity to use consecutive photos in the baseline model. Overall, the goal of this study is to enhance the field of deforestation detection by integrating multitemporal data sources and off</w:t>
            </w:r>
            <w:r>
              <w:rPr>
                <w:color w:val="000000"/>
              </w:rPr>
              <w:t>ering an improved model capable of analyzing forest changes in Ukraine's forest-steppe zone.</w:t>
            </w:r>
          </w:p>
          <w:p w:rsidR="00B251AA" w:rsidRDefault="00B251AA">
            <w:pPr>
              <w:rPr>
                <w:color w:val="000000"/>
              </w:rPr>
            </w:pPr>
          </w:p>
          <w:p w:rsidR="00B251AA" w:rsidRDefault="00BD14EB" w:rsidP="008C26D4">
            <w:pPr>
              <w:rPr>
                <w:color w:val="000000"/>
              </w:rPr>
            </w:pPr>
            <w:r>
              <w:rPr>
                <w:color w:val="000000"/>
              </w:rPr>
              <w:t>Katherine James and Karen Bradshaw (2019)</w:t>
            </w:r>
            <w:r w:rsidR="00BD689A">
              <w:rPr>
                <w:color w:val="000000"/>
              </w:rPr>
              <w:fldChar w:fldCharType="begin"/>
            </w:r>
            <w:r w:rsidR="008C26D4">
              <w:rPr>
                <w:color w:val="000000"/>
              </w:rPr>
              <w:instrText xml:space="preserve"> ADDIN EN.CITE &lt;EndNote&gt;&lt;Cite&gt;&lt;Author&gt;James&lt;/Author&gt;&lt;Year&gt;2019&lt;/Year&gt;&lt;RecNum&gt;8&lt;/RecNum&gt;&lt;DisplayText&gt;[8]&lt;/DisplayText&gt;&lt;record&gt;&lt;rec-number&gt;8&lt;/rec-number&gt;&lt;foreign-keys&gt;&lt;key app="EN" db-id="50xz90vvhpz0stez2x15swdzft2vtrrdvrxf" timestamp="1687698771"&gt;8&lt;/key&gt;&lt;/foreign-keys&gt;&lt;ref-type name="Conference Paper"&gt;47&lt;/ref-type&gt;&lt;contributors&gt;&lt;authors&gt;&lt;author&gt;Katherine James&lt;/author&gt;&lt;author&gt;Karen Bradshaw&lt;/author&gt;&lt;/authors&gt;&lt;/contributors&gt;&lt;titles&gt;&lt;title&gt;Segmenting objects with indistinct edges, with application to aerial imagery of vegetation&lt;/title&gt;&lt;secondary-title&gt;Proceedings of the South African Institute of Computer Scientists and Information Technologists 2019&lt;/secondary-title&gt;&lt;/titles&gt;&lt;pages&gt;Article 15&lt;/pages&gt;&lt;keywords&gt;&lt;keyword&gt;indistinct edges, vegetation segmentation, aerial imagery, image segmentation&lt;/keyword&gt;&lt;/keywords&gt;&lt;dates&gt;&lt;year&gt;2019&lt;/year&gt;&lt;/dates&gt;&lt;pub-location&gt;Skukuza, South Africa&lt;/pub-location&gt;&lt;publisher&gt;Association for Computing Machinery&lt;/publisher&gt;&lt;urls&gt;&lt;related-urls&gt;&lt;url&gt;https://doi.org/10.1145/3351108.3351124&lt;/url&gt;&lt;/related-urls&gt;&lt;/urls&gt;&lt;electronic-resource-num&gt;10.1145/3351108.3351124&lt;/electronic-resource-num&gt;&lt;/record&gt;&lt;/Cite&gt;&lt;/EndNote&gt;</w:instrText>
            </w:r>
            <w:r w:rsidR="00BD689A">
              <w:rPr>
                <w:color w:val="000000"/>
              </w:rPr>
              <w:fldChar w:fldCharType="separate"/>
            </w:r>
            <w:r w:rsidR="008C26D4">
              <w:rPr>
                <w:noProof/>
                <w:color w:val="000000"/>
              </w:rPr>
              <w:t>[8]</w:t>
            </w:r>
            <w:r w:rsidR="00BD689A">
              <w:rPr>
                <w:color w:val="000000"/>
              </w:rPr>
              <w:fldChar w:fldCharType="end"/>
            </w:r>
            <w:r>
              <w:rPr>
                <w:color w:val="000000"/>
              </w:rPr>
              <w:t>, The authors of this work offer a novel way to improve the performance of picture segmentation models. They present a we</w:t>
            </w:r>
            <w:r>
              <w:rPr>
                <w:color w:val="000000"/>
              </w:rPr>
              <w:t>ight map-based loss function that tackles the issue of low confidence in the annotation at object edges. They hope to limit the detrimental impact of ambiguous annotations by down-weighting the contribution of these edge pixels to the total loss. The autho</w:t>
            </w:r>
            <w:r>
              <w:rPr>
                <w:color w:val="000000"/>
              </w:rPr>
              <w:t>rs experiment with numerous combinations to discover the best design for the weight map. They perform their experiment using an aerial imaging collection focusing on vegetation, with the explicit objective of distinguishing one genus of shrub from other la</w:t>
            </w:r>
            <w:r>
              <w:rPr>
                <w:color w:val="000000"/>
              </w:rPr>
              <w:t>nd cover types. The authors compare the performance of their weight map-based loss function to that of the inverse class frequency weighted binary cross-entropy loss. They discover that the weight map-based loss outperforms the binary cross-entropy loss th</w:t>
            </w:r>
            <w:r>
              <w:rPr>
                <w:color w:val="000000"/>
              </w:rPr>
              <w:t>rough their study. In fact, it improves the F1 score, a typical criterion for evaluating segmentation models, by 4%. Overall, the author's contribution is to provide a weight map-based loss function that effectively solves the issues of ambiguous annotatio</w:t>
            </w:r>
            <w:r>
              <w:rPr>
                <w:color w:val="000000"/>
              </w:rPr>
              <w:t>ns at object edges in picture segmentation tasks. Their findings illustrate t</w:t>
            </w:r>
            <w:r w:rsidR="00BD689A">
              <w:rPr>
                <w:color w:val="000000"/>
              </w:rPr>
              <w:t>he superiority of this strategy</w:t>
            </w:r>
          </w:p>
        </w:tc>
      </w:tr>
      <w:tr w:rsidR="00B251AA">
        <w:trPr>
          <w:cantSplit/>
          <w:trHeight w:val="590"/>
          <w:jc w:val="center"/>
        </w:trPr>
        <w:tc>
          <w:tcPr>
            <w:tcW w:w="9296" w:type="dxa"/>
            <w:vAlign w:val="center"/>
          </w:tcPr>
          <w:p w:rsidR="00BD689A" w:rsidRDefault="00BD689A">
            <w:pPr>
              <w:rPr>
                <w:color w:val="000000"/>
              </w:rPr>
            </w:pPr>
            <w:r>
              <w:rPr>
                <w:color w:val="000000"/>
              </w:rPr>
              <w:lastRenderedPageBreak/>
              <w:t>over typical loss functions, demonstrating its potential to improve the performance and accuracy of segmentation models in a variety of applications.</w:t>
            </w:r>
          </w:p>
          <w:p w:rsidR="00BD689A" w:rsidRDefault="00BD689A">
            <w:pPr>
              <w:rPr>
                <w:color w:val="000000"/>
              </w:rPr>
            </w:pPr>
          </w:p>
          <w:p w:rsidR="00B251AA" w:rsidRDefault="00BD14EB">
            <w:pPr>
              <w:rPr>
                <w:color w:val="000000"/>
              </w:rPr>
            </w:pPr>
            <w:r>
              <w:rPr>
                <w:color w:val="000000"/>
              </w:rPr>
              <w:t>Fahad Lateef and Yassine Ruichek (2019)</w:t>
            </w:r>
            <w:r w:rsidR="00BD689A">
              <w:rPr>
                <w:color w:val="000000"/>
              </w:rPr>
              <w:fldChar w:fldCharType="begin"/>
            </w:r>
            <w:r w:rsidR="008C26D4">
              <w:rPr>
                <w:color w:val="000000"/>
              </w:rPr>
              <w:instrText xml:space="preserve"> ADDIN EN.CITE &lt;EndNote&gt;&lt;Cite&gt;&lt;Author&gt;Fahad&lt;/Author&gt;&lt;Year&gt;2019&lt;/Year&gt;&lt;RecNum&gt;7&lt;/RecNum&gt;&lt;DisplayText&gt;[9]&lt;/DisplayText&gt;&lt;record&gt;&lt;rec-number&gt;7&lt;/rec-number&gt;&lt;foreign-keys&gt;&lt;key app="EN" db-id="50xz90vvhpz0stez2x15swdzft2vtrrdvrxf" timestamp="1687698717"&gt;7&lt;/key&gt;&lt;/foreign-keys&gt;&lt;ref-type name="Journal Article"&gt;17&lt;/ref-type&gt;&lt;contributors&gt;&lt;authors&gt;&lt;author&gt;Fahad, Lateef&lt;/author&gt;&lt;author&gt;Yassine, Ruichek&lt;/author&gt;&lt;/authors&gt;&lt;/contributors&gt;&lt;titles&gt;&lt;title&gt;Survey on semantic segmentation using deep learning techniques&lt;/title&gt;&lt;secondary-title&gt;Neurocomputing&lt;/secondary-title&gt;&lt;/titles&gt;&lt;periodical&gt;&lt;full-title&gt;Neurocomputing&lt;/full-title&gt;&lt;/periodical&gt;&lt;pages&gt;321-348&lt;/pages&gt;&lt;volume&gt;338&lt;/volume&gt;&lt;keywords&gt;&lt;keyword&gt;Deep learning, Semantic segmentation, Recurrent neural network, Semi-weakly supervised networks&lt;/keyword&gt;&lt;/keywords&gt;&lt;dates&gt;&lt;year&gt;2019&lt;/year&gt;&lt;/dates&gt;&lt;isbn&gt;0925-2312&lt;/isbn&gt;&lt;urls&gt;&lt;related-urls&gt;&lt;url&gt;https://www.sciencedirect.com/science/article/pii/S092523121930181X&lt;/url&gt;&lt;/related-urls&gt;&lt;/urls&gt;&lt;electronic-resource-num&gt;https://doi.org/10.1016/j.neucom.2019.02.003&lt;/electronic-resource-num&gt;&lt;/record&gt;&lt;/Cite&gt;&lt;/EndNote&gt;</w:instrText>
            </w:r>
            <w:r w:rsidR="00BD689A">
              <w:rPr>
                <w:color w:val="000000"/>
              </w:rPr>
              <w:fldChar w:fldCharType="separate"/>
            </w:r>
            <w:r w:rsidR="008C26D4">
              <w:rPr>
                <w:noProof/>
                <w:color w:val="000000"/>
              </w:rPr>
              <w:t>[9]</w:t>
            </w:r>
            <w:r w:rsidR="00BD689A">
              <w:rPr>
                <w:color w:val="000000"/>
              </w:rPr>
              <w:fldChar w:fldCharType="end"/>
            </w:r>
            <w:r>
              <w:rPr>
                <w:color w:val="000000"/>
              </w:rPr>
              <w:t>, The writers of this work suggest a detailed survey of numerous methodologies employed in a certain subject. Their primary goal is to give a systematic study of these methods by classifying them into ten distinct</w:t>
            </w:r>
            <w:r>
              <w:rPr>
                <w:color w:val="000000"/>
              </w:rPr>
              <w:t xml:space="preserve"> classes based on their underlying structures. This classification facilitates a better understanding of the common principles used in various strategies. The authors also provide an overview of the publicly accessible datasets that were utilized to evalua</w:t>
            </w:r>
            <w:r>
              <w:rPr>
                <w:color w:val="000000"/>
              </w:rPr>
              <w:t>te various approaches. This information provides vital insights into the datasets used for performance evaluation and allows researchers to more effectively compare and duplicate results. The research also looks at the assessment matrix that is typically u</w:t>
            </w:r>
            <w:r>
              <w:rPr>
                <w:color w:val="000000"/>
              </w:rPr>
              <w:t>sed to assess the accuracy of various methods. The authors offer insight into the common criteria used to analyze the performance of various methodologies by addressing this evaluation matrix. Furthermore, the authors go into individual methodologies, clos</w:t>
            </w:r>
            <w:r>
              <w:rPr>
                <w:color w:val="000000"/>
              </w:rPr>
              <w:t>ely scrutinizing their designs to understand how they accomplished the given results. This examination provides insights into the inner workings of various methods and aids in identifying the critical components that contribute to their effectiveness. Fina</w:t>
            </w:r>
            <w:r>
              <w:rPr>
                <w:color w:val="000000"/>
              </w:rPr>
              <w:t>lly, the authors wrap up their survey by emphasizing unresolved issues in the sector and suggesting potential remedies. By resolving these issues, researchers can pave the path for future advances in the field. Overall, this study provides a thorough revie</w:t>
            </w:r>
            <w:r>
              <w:rPr>
                <w:color w:val="000000"/>
              </w:rPr>
              <w:t>w that categorizes methodologies, provides an overview of datasets, discusses assessment criteria, examines specific architectures, and tackles open issues. It is a great resource for scholars interested in understanding and improving the topic by providin</w:t>
            </w:r>
            <w:r>
              <w:rPr>
                <w:color w:val="000000"/>
              </w:rPr>
              <w:t>g a comprehensive overview of current research and identifying future paths.</w:t>
            </w:r>
            <w:r w:rsidR="0083349E">
              <w:rPr>
                <w:color w:val="000000"/>
              </w:rPr>
              <w:fldChar w:fldCharType="begin">
                <w:fldData xml:space="preserve">PEVuZE5vdGU+PENpdGU+PEF1dGhvcj5Qb2hsZW48L0F1dGhvcj48WWVhcj4yMDE3PC9ZZWFyPjxS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==
</w:fldData>
              </w:fldChar>
            </w:r>
            <w:r w:rsidR="00DD7711">
              <w:rPr>
                <w:color w:val="000000"/>
              </w:rPr>
              <w:instrText xml:space="preserve"> ADDIN EN.CITE </w:instrText>
            </w:r>
            <w:r w:rsidR="00DD7711">
              <w:rPr>
                <w:color w:val="000000"/>
              </w:rPr>
              <w:fldChar w:fldCharType="begin">
                <w:fldData xml:space="preserve">PEVuZE5vdGU+PENpdGU+PEF1dGhvcj5Qb2hsZW48L0F1dGhvcj48WWVhcj4yMDE3PC9ZZWFyPjxS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==
</w:fldData>
              </w:fldChar>
            </w:r>
            <w:r w:rsidR="00DD7711">
              <w:rPr>
                <w:color w:val="000000"/>
              </w:rPr>
              <w:instrText xml:space="preserve"> ADDIN EN.CITE.DATA </w:instrText>
            </w:r>
            <w:r w:rsidR="00DD7711">
              <w:rPr>
                <w:color w:val="000000"/>
              </w:rPr>
            </w:r>
            <w:r w:rsidR="00DD7711">
              <w:rPr>
                <w:color w:val="000000"/>
              </w:rPr>
              <w:fldChar w:fldCharType="end"/>
            </w:r>
            <w:r w:rsidR="0083349E">
              <w:rPr>
                <w:color w:val="000000"/>
              </w:rPr>
              <w:fldChar w:fldCharType="separate"/>
            </w:r>
            <w:r w:rsidR="00DD7711">
              <w:rPr>
                <w:noProof/>
                <w:color w:val="000000"/>
              </w:rPr>
              <w:t>[10-21]</w:t>
            </w:r>
            <w:r w:rsidR="0083349E">
              <w:rPr>
                <w:color w:val="000000"/>
              </w:rPr>
              <w:fldChar w:fldCharType="end"/>
            </w:r>
          </w:p>
          <w:p w:rsidR="00B251AA" w:rsidRDefault="00B251AA">
            <w:pPr>
              <w:rPr>
                <w:color w:val="000000"/>
              </w:rPr>
            </w:pPr>
          </w:p>
          <w:p w:rsidR="00B251AA" w:rsidRDefault="00BD14EB">
            <w:pPr>
              <w:rPr>
                <w:color w:val="000000"/>
              </w:rPr>
            </w:pPr>
            <w:r>
              <w:rPr>
                <w:color w:val="000000"/>
              </w:rPr>
              <w:t>Yan He et al. (2023)</w:t>
            </w:r>
            <w:r w:rsidR="00BD689A">
              <w:rPr>
                <w:color w:val="000000"/>
              </w:rPr>
              <w:fldChar w:fldCharType="begin"/>
            </w:r>
            <w:r w:rsidR="00DD7711">
              <w:rPr>
                <w:color w:val="000000"/>
              </w:rPr>
              <w:instrText xml:space="preserve"> ADDIN EN.CITE &lt;EndNote&gt;&lt;Cite&gt;&lt;Author&gt;He&lt;/Author&gt;&lt;Year&gt;2023&lt;/Year&gt;&lt;RecNum&gt;3&lt;/RecNum&gt;&lt;DisplayText&gt;[22]&lt;/DisplayText&gt;&lt;record&gt;&lt;rec-number&gt;3&lt;/rec-number&gt;&lt;foreign-keys&gt;&lt;key app="EN" db-id="50xz90vvhpz0stez2x15swdzft2vtrrdvrxf" timestamp="1687698173"&gt;3&lt;/key&gt;&lt;/foreign-keys&gt;&lt;ref-type name="Journal Article"&gt;17&lt;/ref-type&gt;&lt;contributors&gt;&lt;authors&gt;&lt;author&gt;He, Yan&lt;/author&gt;&lt;author&gt;Jia, Kebin&lt;/author&gt;&lt;author&gt;Wei, Zhihao&lt;/author&gt;&lt;/authors&gt;&lt;/contributors&gt;&lt;titles&gt;&lt;title&gt;Improvements in Forest Segmentation Accuracy Using a New Deep Learning Architecture and Data Augmentation Technique&lt;/title&gt;&lt;secondary-title&gt;Remote Sensing&lt;/secondary-title&gt;&lt;/titles&gt;&lt;periodical&gt;&lt;full-title&gt;Remote Sensing&lt;/full-title&gt;&lt;/periodical&gt;&lt;pages&gt;2412&lt;/pages&gt;&lt;volume&gt;15&lt;/volume&gt;&lt;number&gt;9&lt;/number&gt;&lt;dates&gt;&lt;year&gt;2023&lt;/year&gt;&lt;/dates&gt;&lt;isbn&gt;2072-4292&lt;/isbn&gt;&lt;accession-num&gt;doi:10.3390/rs15092412&lt;/accession-num&gt;&lt;urls&gt;&lt;related-urls&gt;&lt;url&gt;https://www.mdpi.com/2072-4292/15/9/2412&lt;/url&gt;&lt;/related-urls&gt;&lt;/urls&gt;&lt;/record&gt;&lt;/Cite&gt;&lt;/EndNote&gt;</w:instrText>
            </w:r>
            <w:r w:rsidR="00BD689A">
              <w:rPr>
                <w:color w:val="000000"/>
              </w:rPr>
              <w:fldChar w:fldCharType="separate"/>
            </w:r>
            <w:r w:rsidR="00DD7711">
              <w:rPr>
                <w:noProof/>
                <w:color w:val="000000"/>
              </w:rPr>
              <w:t>[22]</w:t>
            </w:r>
            <w:r w:rsidR="00BD689A">
              <w:rPr>
                <w:color w:val="000000"/>
              </w:rPr>
              <w:fldChar w:fldCharType="end"/>
            </w:r>
            <w:r>
              <w:rPr>
                <w:color w:val="000000"/>
              </w:rPr>
              <w:t>, The authors presented a data augmentation strategy for increasing the training data for forest remote sensing photos in this research. They hoped to improve</w:t>
            </w:r>
            <w:r>
              <w:rPr>
                <w:color w:val="000000"/>
              </w:rPr>
              <w:t xml:space="preserve"> the diversity and variability of the training dataset by changing the spatial distribution of these photos, which could lead to better performance of machine learning models. In addition, the authors proposed a segmentation network tailored to high-resolu</w:t>
            </w:r>
            <w:r>
              <w:rPr>
                <w:color w:val="000000"/>
              </w:rPr>
              <w:t>tion forest remote-sensing photos. Their network concentrated on two major aspects: extracting multi-scale detailed features and exploiting feature information from satellite photos in the NIR (Near-Infrared) band. To address the first point, the network w</w:t>
            </w:r>
            <w:r>
              <w:rPr>
                <w:color w:val="000000"/>
              </w:rPr>
              <w:t>as designed to capture features at various scales, allowing for the extraction of fine-grained and coarse-grained information from images. This multi-scale feature extraction can help in accurately differentiating different forest sections and capturing th</w:t>
            </w:r>
            <w:r>
              <w:rPr>
                <w:color w:val="000000"/>
              </w:rPr>
              <w:t>e photos' rich characteristics. Concerning the second point, the authors stressed the relevance of adding information from satellite photos' NIR band. The NIR band has useful information on vegetation, and by combining it with the other input data, the net</w:t>
            </w:r>
            <w:r>
              <w:rPr>
                <w:color w:val="000000"/>
              </w:rPr>
              <w:t>work may obtain a better understanding of the forested areas. The scientists hoped to create a segmentation network capable of effectively identifying forest sections in high-resolution remote-sensing pictures by combining these strategies. Their contribut</w:t>
            </w:r>
            <w:r>
              <w:rPr>
                <w:color w:val="000000"/>
              </w:rPr>
              <w:t>ions include a data augmentation strategy for spatial distribution modification as well as the merging of multi-scale information to boost the network's performance in forest segmentation tasks.</w:t>
            </w:r>
          </w:p>
          <w:p w:rsidR="00B251AA" w:rsidRDefault="00B251AA">
            <w:pPr>
              <w:rPr>
                <w:color w:val="000000"/>
              </w:rPr>
            </w:pPr>
          </w:p>
          <w:p w:rsidR="00B251AA" w:rsidRDefault="00BD14EB">
            <w:pPr>
              <w:pBdr>
                <w:top w:val="nil"/>
                <w:left w:val="nil"/>
                <w:bottom w:val="nil"/>
                <w:right w:val="nil"/>
                <w:between w:val="nil"/>
              </w:pBdr>
              <w:jc w:val="both"/>
              <w:rPr>
                <w:rFonts w:eastAsia="Times New Roman"/>
                <w:color w:val="000000"/>
              </w:rPr>
            </w:pPr>
            <w:r>
              <w:rPr>
                <w:rFonts w:eastAsia="Times New Roman"/>
                <w:color w:val="000000"/>
              </w:rPr>
              <w:t>Yirong Yuan et al. (2023)</w:t>
            </w:r>
            <w:r w:rsidR="00BD689A">
              <w:rPr>
                <w:rFonts w:eastAsia="Times New Roman"/>
                <w:color w:val="000000"/>
              </w:rPr>
              <w:fldChar w:fldCharType="begin"/>
            </w:r>
            <w:r w:rsidR="00DD7711">
              <w:rPr>
                <w:rFonts w:eastAsia="Times New Roman"/>
                <w:color w:val="000000"/>
              </w:rPr>
              <w:instrText xml:space="preserve"> ADDIN EN.CITE &lt;EndNote&gt;&lt;Cite&gt;&lt;Author&gt;Yuan&lt;/Author&gt;&lt;Year&gt;2023&lt;/Year&gt;&lt;RecNum&gt;2&lt;/RecNum&gt;&lt;DisplayText&gt;[23]&lt;/DisplayText&gt;&lt;record&gt;&lt;rec-number&gt;2&lt;/rec-number&gt;&lt;foreign-keys&gt;&lt;key app="EN" db-id="50xz90vvhpz0stez2x15swdzft2vtrrdvrxf" timestamp="1687697973"&gt;2&lt;/key&gt;&lt;/foreign-keys&gt;&lt;ref-type name="Journal Article"&gt;17&lt;/ref-type&gt;&lt;contributors&gt;&lt;authors&gt;&lt;author&gt;Yuan, Yirong&lt;/author&gt;&lt;author&gt;Cui, Jianyong&lt;/author&gt;&lt;author&gt;Liu, Yawen&lt;/author&gt;&lt;author&gt;Wu, Boyang&lt;/author&gt;&lt;/authors&gt;&lt;/contributors&gt;&lt;titles&gt;&lt;title&gt;A Multi-Step Fusion Network for Semantic Segmentation of High-Resolution Aerial Images&lt;/title&gt;&lt;secondary-title&gt;Sensors&lt;/secondary-title&gt;&lt;/titles&gt;&lt;periodical&gt;&lt;full-title&gt;Sensors&lt;/full-title&gt;&lt;/periodical&gt;&lt;pages&gt;5323&lt;/pages&gt;&lt;volume&gt;23&lt;/volume&gt;&lt;number&gt;11&lt;/number&gt;&lt;dates&gt;&lt;year&gt;2023&lt;/year&gt;&lt;/dates&gt;&lt;isbn&gt;1424-8220&lt;/isbn&gt;&lt;accession-num&gt;doi:10.3390/s23115323&lt;/accession-num&gt;&lt;urls&gt;&lt;related-urls&gt;&lt;url&gt;https://www.mdpi.com/1424-8220/23/11/5323&lt;/url&gt;&lt;/related-urls&gt;&lt;/urls&gt;&lt;/record&gt;&lt;/Cite&gt;&lt;/EndNote&gt;</w:instrText>
            </w:r>
            <w:r w:rsidR="00BD689A">
              <w:rPr>
                <w:rFonts w:eastAsia="Times New Roman"/>
                <w:color w:val="000000"/>
              </w:rPr>
              <w:fldChar w:fldCharType="separate"/>
            </w:r>
            <w:r w:rsidR="00DD7711">
              <w:rPr>
                <w:rFonts w:eastAsia="Times New Roman"/>
                <w:noProof/>
                <w:color w:val="000000"/>
              </w:rPr>
              <w:t>[23]</w:t>
            </w:r>
            <w:r w:rsidR="00BD689A">
              <w:rPr>
                <w:rFonts w:eastAsia="Times New Roman"/>
                <w:color w:val="000000"/>
              </w:rPr>
              <w:fldChar w:fldCharType="end"/>
            </w:r>
            <w:r>
              <w:rPr>
                <w:rFonts w:eastAsia="Times New Roman"/>
                <w:color w:val="000000"/>
              </w:rPr>
              <w:t xml:space="preserve"> The authors of this study suggest a model for ultra-high-precision semantic segmentation. The model is divided into three sections: the local branch, the surrounding branch, and the global branch. Each branch is responsible for ex</w:t>
            </w:r>
            <w:r>
              <w:rPr>
                <w:rFonts w:eastAsia="Times New Roman"/>
                <w:color w:val="000000"/>
              </w:rPr>
              <w:t>tracting different types of information from the supplied data. The model is built with a two-level fusion technique to achieve great precision in segmentation outcomes. The local and neighbouring branches collaborate in the low-level fusion process to acq</w:t>
            </w:r>
            <w:r>
              <w:rPr>
                <w:rFonts w:eastAsia="Times New Roman"/>
                <w:color w:val="000000"/>
              </w:rPr>
              <w:t>uire high-resolution fine structures in the input data. This enables the model to identify intricate details and subtle boundaries in the segmented regions with accuracy. The model gathers global contextual information from downsampled inputs during the hi</w:t>
            </w:r>
            <w:r>
              <w:rPr>
                <w:rFonts w:eastAsia="Times New Roman"/>
                <w:color w:val="000000"/>
              </w:rPr>
              <w:t>gh-level fusion phase. This information gives the model a richer knowledge of the input data, allowing it to incorporate larger-scale patterns and context while segmenting. The model can make more informed judgements regarding the boundaries and interactio</w:t>
            </w:r>
            <w:r>
              <w:rPr>
                <w:rFonts w:eastAsia="Times New Roman"/>
                <w:color w:val="000000"/>
              </w:rPr>
              <w:t xml:space="preserve">ns between distinct semantic regions by including global context. The suggested model achieves ultra-high precision in semantic segmentation due to the integration of the local, surrounding, and global branches, as well as the two-level fusion process. It </w:t>
            </w:r>
            <w:r>
              <w:rPr>
                <w:rFonts w:eastAsia="Times New Roman"/>
                <w:color w:val="000000"/>
              </w:rPr>
              <w:t>captures fine-grained minutiae as well as global context, resulting in accurate and exact segmentation results. The original design of the model architecture and the implementation of the two-level fusion mechanism, which fulfils the demand for high precis</w:t>
            </w:r>
            <w:r>
              <w:rPr>
                <w:rFonts w:eastAsia="Times New Roman"/>
                <w:color w:val="000000"/>
              </w:rPr>
              <w:t>ion in semantic segmentation tasks, are the contributions of this work. The uses local, surrounding, and global information.</w:t>
            </w:r>
          </w:p>
          <w:p w:rsidR="008C26D4" w:rsidRDefault="008C26D4">
            <w:pPr>
              <w:pBdr>
                <w:top w:val="nil"/>
                <w:left w:val="nil"/>
                <w:bottom w:val="nil"/>
                <w:right w:val="nil"/>
                <w:between w:val="nil"/>
              </w:pBdr>
              <w:jc w:val="both"/>
              <w:rPr>
                <w:rFonts w:eastAsia="Times New Roman"/>
                <w:color w:val="000000"/>
              </w:rPr>
            </w:pPr>
          </w:p>
          <w:p w:rsidR="008C26D4" w:rsidRDefault="008C26D4">
            <w:pPr>
              <w:pBdr>
                <w:top w:val="nil"/>
                <w:left w:val="nil"/>
                <w:bottom w:val="nil"/>
                <w:right w:val="nil"/>
                <w:between w:val="nil"/>
              </w:pBdr>
              <w:jc w:val="both"/>
              <w:rPr>
                <w:rFonts w:eastAsia="Times New Roman"/>
                <w:color w:val="000000"/>
              </w:rPr>
            </w:pPr>
            <w:r w:rsidRPr="008C26D4">
              <w:rPr>
                <w:rFonts w:eastAsia="Times New Roman"/>
                <w:color w:val="000000"/>
              </w:rPr>
              <w:t>Muhammad Talha</w:t>
            </w:r>
            <w:r w:rsidR="00DA5D1C">
              <w:rPr>
                <w:rFonts w:eastAsia="Times New Roman"/>
                <w:color w:val="000000"/>
              </w:rPr>
              <w:t xml:space="preserve"> et al. (2023)</w:t>
            </w:r>
            <w:r w:rsidR="00360BDE">
              <w:rPr>
                <w:rFonts w:eastAsia="Times New Roman"/>
                <w:color w:val="000000"/>
              </w:rPr>
              <w:fldChar w:fldCharType="begin"/>
            </w:r>
            <w:r w:rsidR="00DD7711">
              <w:rPr>
                <w:rFonts w:eastAsia="Times New Roman"/>
                <w:color w:val="000000"/>
              </w:rPr>
              <w:instrText xml:space="preserve"> ADDIN EN.CITE &lt;EndNote&gt;&lt;Cite&gt;&lt;Author&gt;Muhammad&lt;/Author&gt;&lt;Year&gt;2023&lt;/Year&gt;&lt;RecNum&gt;22&lt;/RecNum&gt;&lt;DisplayText&gt;[24]&lt;/DisplayText&gt;&lt;record&gt;&lt;rec-number&gt;22&lt;/rec-number&gt;&lt;foreign-keys&gt;&lt;key app="EN" db-id="50xz90vvhpz0stez2x15swdzft2vtrrdvrxf" timestamp="1687707366"&gt;22&lt;/key&gt;&lt;/foreign-keys&gt;&lt;ref-type name="Journal Article"&gt;17&lt;/ref-type&gt;&lt;contributors&gt;&lt;authors&gt;&lt;author&gt;Muhammad, Talha&lt;/author&gt;&lt;author&gt;Farrukh, A. Bhatti&lt;/author&gt;&lt;author&gt;Sajid, Ghuffar&lt;/author&gt;&lt;author&gt;Hamza, Zafar&lt;/author&gt;&lt;/authors&gt;&lt;/contributors&gt;&lt;titles&gt;&lt;title&gt;ADU-Net: Semantic segmentation of satellite imagery for land cover classification&lt;/title&gt;&lt;secondary-title&gt;Advances in Space Research&lt;/secondary-title&gt;&lt;/titles&gt;&lt;periodical&gt;&lt;full-title&gt;Advances in Space Research&lt;/full-title&gt;&lt;/periodical&gt;&lt;keywords&gt;&lt;keyword&gt;Remote sensing, GID dataset, Land cover, Classification, Semantic segmentation, Attention mechanism&lt;/keyword&gt;&lt;/keywords&gt;&lt;dates&gt;&lt;year&gt;2023&lt;/year&gt;&lt;/dates&gt;&lt;isbn&gt;0273-1177&lt;/isbn&gt;&lt;urls&gt;&lt;related-urls&gt;&lt;url&gt;https://www.sciencedirect.com/science/article/pii/S027311772300354X&lt;/url&gt;&lt;/related-urls&gt;&lt;/urls&gt;&lt;electronic-resource-num&gt;https://doi.org/10.1016/j.asr.2023.05.007&lt;/electronic-resource-num&gt;&lt;/record&gt;&lt;/Cite&gt;&lt;/EndNote&gt;</w:instrText>
            </w:r>
            <w:r w:rsidR="00360BDE">
              <w:rPr>
                <w:rFonts w:eastAsia="Times New Roman"/>
                <w:color w:val="000000"/>
              </w:rPr>
              <w:fldChar w:fldCharType="separate"/>
            </w:r>
            <w:r w:rsidR="00DD7711">
              <w:rPr>
                <w:rFonts w:eastAsia="Times New Roman"/>
                <w:noProof/>
                <w:color w:val="000000"/>
              </w:rPr>
              <w:t>[24]</w:t>
            </w:r>
            <w:r w:rsidR="00360BDE">
              <w:rPr>
                <w:rFonts w:eastAsia="Times New Roman"/>
                <w:color w:val="000000"/>
              </w:rPr>
              <w:fldChar w:fldCharType="end"/>
            </w:r>
            <w:r w:rsidR="00DA5D1C">
              <w:rPr>
                <w:rFonts w:eastAsia="Times New Roman"/>
                <w:color w:val="000000"/>
              </w:rPr>
              <w:t xml:space="preserve">, </w:t>
            </w:r>
            <w:r w:rsidR="00DA5D1C" w:rsidRPr="00DA5D1C">
              <w:rPr>
                <w:rFonts w:eastAsia="Times New Roman"/>
                <w:color w:val="000000"/>
              </w:rPr>
              <w:t xml:space="preserve">The authors suggest an improved U-Net architecture termed Attention Dense U-Net (ADU-Net) for pixel-wise classification of satellite imagery in their study. They increase the model's performance by including dense decoder connections and an attention strategy. Furthermore, the authors analyze </w:t>
            </w:r>
            <w:r w:rsidR="00DA5D1C" w:rsidRPr="00DA5D1C">
              <w:rPr>
                <w:rFonts w:eastAsia="Times New Roman"/>
                <w:color w:val="000000"/>
              </w:rPr>
              <w:lastRenderedPageBreak/>
              <w:t>the influence of various upsampling algorithms in the U-Net architecture's decoder. The authors use the Gaofen Image Dataset (GID) to evaluate the performance of their suggested models. This dataset is divided into five categories based on landcover classification: built-up areas, forests, farmlands, meadows, and aquatic bodies. The ADU-Net architecture attempts to improve the accuracy of pixel-wise categorization in satellite imagery by incorporating dense decoder connections and an attention mechanism.</w:t>
            </w:r>
            <w:r w:rsidR="00DA5D1C">
              <w:rPr>
                <w:rFonts w:eastAsia="Times New Roman"/>
                <w:color w:val="000000"/>
              </w:rPr>
              <w:t xml:space="preserve"> </w:t>
            </w:r>
            <w:r w:rsidR="00DA5D1C" w:rsidRPr="00DA5D1C">
              <w:rPr>
                <w:rFonts w:eastAsia="Times New Roman"/>
                <w:color w:val="000000"/>
              </w:rPr>
              <w:t>The evaluations performed by the authors on the GID dataset provide insights into the performance of their proposed models and allow for comparisons of different upsampling procedures. Finally, their work advances the field of satellite image processing and landcover classification.</w:t>
            </w:r>
          </w:p>
          <w:p w:rsidR="00B251AA" w:rsidRDefault="00B251AA">
            <w:pPr>
              <w:pBdr>
                <w:top w:val="nil"/>
                <w:left w:val="nil"/>
                <w:bottom w:val="nil"/>
                <w:right w:val="nil"/>
                <w:between w:val="nil"/>
              </w:pBdr>
              <w:jc w:val="both"/>
              <w:rPr>
                <w:rFonts w:eastAsia="Times New Roman"/>
                <w:color w:val="000000"/>
              </w:rPr>
            </w:pPr>
          </w:p>
          <w:p w:rsidR="00DA5D1C" w:rsidRDefault="00DA5D1C" w:rsidP="00DA5D1C">
            <w:pPr>
              <w:pBdr>
                <w:top w:val="nil"/>
                <w:left w:val="nil"/>
                <w:bottom w:val="nil"/>
                <w:right w:val="nil"/>
                <w:between w:val="nil"/>
              </w:pBdr>
              <w:jc w:val="both"/>
              <w:rPr>
                <w:rFonts w:eastAsia="Times New Roman"/>
                <w:color w:val="000000"/>
              </w:rPr>
            </w:pPr>
            <w:r w:rsidRPr="00DA5D1C">
              <w:rPr>
                <w:rFonts w:eastAsia="Times New Roman"/>
                <w:color w:val="000000"/>
              </w:rPr>
              <w:t>Junxiao Wang</w:t>
            </w:r>
            <w:r>
              <w:rPr>
                <w:rFonts w:eastAsia="Times New Roman"/>
                <w:color w:val="000000"/>
              </w:rPr>
              <w:t xml:space="preserve"> et al. (2023)</w:t>
            </w:r>
            <w:r w:rsidR="00360BDE">
              <w:rPr>
                <w:rFonts w:eastAsia="Times New Roman"/>
                <w:color w:val="000000"/>
              </w:rPr>
              <w:fldChar w:fldCharType="begin"/>
            </w:r>
            <w:r w:rsidR="00DD7711">
              <w:rPr>
                <w:rFonts w:eastAsia="Times New Roman"/>
                <w:color w:val="000000"/>
              </w:rPr>
              <w:instrText xml:space="preserve"> ADDIN EN.CITE &lt;EndNote&gt;&lt;Cite&gt;&lt;Author&gt;Junxiao&lt;/Author&gt;&lt;Year&gt;2023&lt;/Year&gt;&lt;RecNum&gt;21&lt;/RecNum&gt;&lt;DisplayText&gt;[25]&lt;/DisplayText&gt;&lt;record&gt;&lt;rec-number&gt;21&lt;/rec-number&gt;&lt;foreign-keys&gt;&lt;key app="EN" db-id="50xz90vvhpz0stez2x15swdzft2vtrrdvrxf" timestamp="1687707344"&gt;21&lt;/key&gt;&lt;/foreign-keys&gt;&lt;ref-type name="Journal Article"&gt;17&lt;/ref-type&gt;&lt;contributors&gt;&lt;authors&gt;&lt;author&gt;Junxiao, Wang&lt;/author&gt;&lt;author&gt;Zhixi, Feng&lt;/author&gt;&lt;author&gt;Yao, Jiang&lt;/author&gt;&lt;author&gt;Shuyuan, Yang&lt;/author&gt;&lt;author&gt;Huixiao, Meng&lt;/author&gt;&lt;/authors&gt;&lt;/contributors&gt;&lt;titles&gt;&lt;title&gt;Orientation Attention Network for semantic segmentation of remote sensing images&lt;/title&gt;&lt;secondary-title&gt;Knowledge-Based Systems&lt;/secondary-title&gt;&lt;/titles&gt;&lt;periodical&gt;&lt;full-title&gt;Knowledge-Based Systems&lt;/full-title&gt;&lt;/periodical&gt;&lt;pages&gt;110415&lt;/pages&gt;&lt;volume&gt;267&lt;/volume&gt;&lt;keywords&gt;&lt;keyword&gt;Semantic segmentation, Remote sensing images, Asymmetrical convolution, Orientation attention&lt;/keyword&gt;&lt;/keywords&gt;&lt;dates&gt;&lt;year&gt;2023&lt;/year&gt;&lt;/dates&gt;&lt;isbn&gt;0950-7051&lt;/isbn&gt;&lt;urls&gt;&lt;related-urls&gt;&lt;url&gt;https://www.sciencedirect.com/science/article/pii/S095070512300165X&lt;/url&gt;&lt;/related-urls&gt;&lt;/urls&gt;&lt;electronic-resource-num&gt;https://doi.org/10.1016/j.knosys.2023.110415&lt;/electronic-resource-num&gt;&lt;/record&gt;&lt;/Cite&gt;&lt;/EndNote&gt;</w:instrText>
            </w:r>
            <w:r w:rsidR="00360BDE">
              <w:rPr>
                <w:rFonts w:eastAsia="Times New Roman"/>
                <w:color w:val="000000"/>
              </w:rPr>
              <w:fldChar w:fldCharType="separate"/>
            </w:r>
            <w:r w:rsidR="00DD7711">
              <w:rPr>
                <w:rFonts w:eastAsia="Times New Roman"/>
                <w:noProof/>
                <w:color w:val="000000"/>
              </w:rPr>
              <w:t>[25]</w:t>
            </w:r>
            <w:r w:rsidR="00360BDE">
              <w:rPr>
                <w:rFonts w:eastAsia="Times New Roman"/>
                <w:color w:val="000000"/>
              </w:rPr>
              <w:fldChar w:fldCharType="end"/>
            </w:r>
            <w:r>
              <w:rPr>
                <w:rFonts w:eastAsia="Times New Roman"/>
                <w:color w:val="000000"/>
              </w:rPr>
              <w:t xml:space="preserve">, </w:t>
            </w:r>
            <w:r w:rsidRPr="00DA5D1C">
              <w:rPr>
                <w:rFonts w:eastAsia="Times New Roman"/>
                <w:color w:val="000000"/>
              </w:rPr>
              <w:t>The authors present a novel model termed the Orientation Attention Network (OANet) for accurate segmentation of ground objects in photos in this study. To boost segmentation efficiency, the OANet is meant to learn both orientation features and global semantic information. To capture the directional anisotropy of objects, the authors first suggest an Asymmetrical Convolution (AC) approach. This technique aids in comprehending the orientation properties of items in a picture. By adding AC, the model learns about the preferred directions or orientations of various objects.</w:t>
            </w:r>
            <w:r>
              <w:rPr>
                <w:rFonts w:eastAsia="Times New Roman"/>
                <w:color w:val="000000"/>
              </w:rPr>
              <w:t xml:space="preserve"> </w:t>
            </w:r>
            <w:r w:rsidRPr="00DA5D1C">
              <w:rPr>
                <w:rFonts w:eastAsia="Times New Roman"/>
                <w:color w:val="000000"/>
              </w:rPr>
              <w:t>In addition, the authors create an Orientation Attention Module (OAM) to improve the intrinsic geometric properties of objects. The OAM is made up of two branches that are connected by stacked asymmetrical convolutions along the coordinate axis.</w:t>
            </w:r>
            <w:r>
              <w:rPr>
                <w:rFonts w:eastAsia="Times New Roman"/>
                <w:color w:val="000000"/>
              </w:rPr>
              <w:t xml:space="preserve"> </w:t>
            </w:r>
            <w:r w:rsidRPr="00DA5D1C">
              <w:rPr>
                <w:rFonts w:eastAsia="Times New Roman"/>
                <w:color w:val="000000"/>
              </w:rPr>
              <w:t>This enables the model to focus on features that are most important for accurate segmentation. The OAM adapts and selects the elements that contribute the most to the segmentation task dynamically.</w:t>
            </w:r>
            <w:r>
              <w:rPr>
                <w:rFonts w:eastAsia="Times New Roman"/>
                <w:color w:val="000000"/>
              </w:rPr>
              <w:t xml:space="preserve"> </w:t>
            </w:r>
            <w:r w:rsidRPr="00DA5D1C">
              <w:rPr>
                <w:rFonts w:eastAsia="Times New Roman"/>
                <w:color w:val="000000"/>
              </w:rPr>
              <w:t>The OANet model can successfully learn orientation features and global semantic features by merging the AC and OAM, which are critical for exact segmentation of ground objects. This method enhances the model's ability to capture the geometric properties and distinguishing features of objects in the image, resulting in more accurate segmentation results. The proposed OANet advances segmentation techniques and has potential applications in disciplines such as object recognition, scene interpretation, and autonomous systems.</w:t>
            </w:r>
          </w:p>
          <w:p w:rsidR="00DA5D1C" w:rsidRDefault="00DA5D1C" w:rsidP="00DA5D1C">
            <w:pPr>
              <w:pBdr>
                <w:top w:val="nil"/>
                <w:left w:val="nil"/>
                <w:bottom w:val="nil"/>
                <w:right w:val="nil"/>
                <w:between w:val="nil"/>
              </w:pBdr>
              <w:jc w:val="both"/>
              <w:rPr>
                <w:rFonts w:eastAsia="Times New Roman"/>
                <w:color w:val="000000"/>
              </w:rPr>
            </w:pPr>
          </w:p>
          <w:p w:rsidR="00DA5D1C" w:rsidRDefault="00DA5D1C" w:rsidP="00DA5D1C">
            <w:pPr>
              <w:pBdr>
                <w:top w:val="nil"/>
                <w:left w:val="nil"/>
                <w:bottom w:val="nil"/>
                <w:right w:val="nil"/>
                <w:between w:val="nil"/>
              </w:pBdr>
              <w:jc w:val="both"/>
              <w:rPr>
                <w:rFonts w:eastAsia="Times New Roman"/>
                <w:color w:val="000000"/>
              </w:rPr>
            </w:pPr>
            <w:r w:rsidRPr="00DA5D1C">
              <w:rPr>
                <w:rFonts w:eastAsia="Times New Roman"/>
                <w:color w:val="000000"/>
              </w:rPr>
              <w:t>Xingjian Gu</w:t>
            </w:r>
            <w:r>
              <w:rPr>
                <w:rFonts w:eastAsia="Times New Roman"/>
                <w:color w:val="000000"/>
              </w:rPr>
              <w:t xml:space="preserve"> et al (2022)</w:t>
            </w:r>
            <w:r w:rsidR="00360BDE">
              <w:rPr>
                <w:rFonts w:eastAsia="Times New Roman"/>
                <w:color w:val="000000"/>
              </w:rPr>
              <w:fldChar w:fldCharType="begin"/>
            </w:r>
            <w:r w:rsidR="00DD7711">
              <w:rPr>
                <w:rFonts w:eastAsia="Times New Roman"/>
                <w:color w:val="000000"/>
              </w:rPr>
              <w:instrText xml:space="preserve"> ADDIN EN.CITE &lt;EndNote&gt;&lt;Cite&gt;&lt;Author&gt;Xingjian&lt;/Author&gt;&lt;Year&gt;2022&lt;/Year&gt;&lt;RecNum&gt;20&lt;/RecNum&gt;&lt;DisplayText&gt;[26]&lt;/DisplayText&gt;&lt;record&gt;&lt;rec-number&gt;20&lt;/rec-number&gt;&lt;foreign-keys&gt;&lt;key app="EN" db-id="50xz90vvhpz0stez2x15swdzft2vtrrdvrxf" timestamp="1687707326"&gt;20&lt;/key&gt;&lt;/foreign-keys&gt;&lt;ref-type name="Journal Article"&gt;17&lt;/ref-type&gt;&lt;contributors&gt;&lt;authors&gt;&lt;author&gt;Xingjian, Gu&lt;/author&gt;&lt;author&gt;Sizhe, Li&lt;/author&gt;&lt;author&gt;Shougang, Ren&lt;/author&gt;&lt;author&gt;Hengbiao, Zheng&lt;/author&gt;&lt;author&gt;Chengcheng, Fan&lt;/author&gt;&lt;author&gt;Huanliang, Xu&lt;/author&gt;&lt;/authors&gt;&lt;/contributors&gt;&lt;titles&gt;&lt;title&gt;Adaptive enhanced swin transformer with U-net for remote sensing image segmentation&lt;/title&gt;&lt;secondary-title&gt;Computers and Electrical Engineering&lt;/secondary-title&gt;&lt;/titles&gt;&lt;periodical&gt;&lt;full-title&gt;Computers and Electrical Engineering&lt;/full-title&gt;&lt;/periodical&gt;&lt;pages&gt;108223&lt;/pages&gt;&lt;volume&gt;102&lt;/volume&gt;&lt;keywords&gt;&lt;keyword&gt;Remote sensing, Semantic segmentation, Unet, Transformer, CNN&lt;/keyword&gt;&lt;/keywords&gt;&lt;dates&gt;&lt;year&gt;2022&lt;/year&gt;&lt;/dates&gt;&lt;isbn&gt;0045-7906&lt;/isbn&gt;&lt;urls&gt;&lt;related-urls&gt;&lt;url&gt;https://www.sciencedirect.com/science/article/pii/S004579062200461X&lt;/url&gt;&lt;/related-urls&gt;&lt;/urls&gt;&lt;electronic-resource-num&gt;https://doi.org/10.1016/j.compeleceng.2022.108223&lt;/electronic-resource-num&gt;&lt;/record&gt;&lt;/Cite&gt;&lt;/EndNote&gt;</w:instrText>
            </w:r>
            <w:r w:rsidR="00360BDE">
              <w:rPr>
                <w:rFonts w:eastAsia="Times New Roman"/>
                <w:color w:val="000000"/>
              </w:rPr>
              <w:fldChar w:fldCharType="separate"/>
            </w:r>
            <w:r w:rsidR="00DD7711">
              <w:rPr>
                <w:rFonts w:eastAsia="Times New Roman"/>
                <w:noProof/>
                <w:color w:val="000000"/>
              </w:rPr>
              <w:t>[26]</w:t>
            </w:r>
            <w:r w:rsidR="00360BDE">
              <w:rPr>
                <w:rFonts w:eastAsia="Times New Roman"/>
                <w:color w:val="000000"/>
              </w:rPr>
              <w:fldChar w:fldCharType="end"/>
            </w:r>
            <w:r>
              <w:rPr>
                <w:rFonts w:eastAsia="Times New Roman"/>
                <w:color w:val="000000"/>
              </w:rPr>
              <w:t xml:space="preserve">, </w:t>
            </w:r>
            <w:r w:rsidRPr="00DA5D1C">
              <w:rPr>
                <w:rFonts w:eastAsia="Times New Roman"/>
                <w:color w:val="000000"/>
              </w:rPr>
              <w:t>The researchers investigate the combination of Convolutional Neural Networks (CNNs) and Transformers, two powerful models often utilized in computer vision tasks, in this paper. They suggest a novel model for remote sensing segmentation called Adaptive Enhanced Swin Transformer with U-Net (AESwin-UNet).</w:t>
            </w:r>
            <w:r>
              <w:rPr>
                <w:rFonts w:eastAsia="Times New Roman"/>
                <w:color w:val="000000"/>
              </w:rPr>
              <w:t xml:space="preserve"> </w:t>
            </w:r>
            <w:r w:rsidRPr="00DA5D1C">
              <w:rPr>
                <w:rFonts w:eastAsia="Times New Roman"/>
                <w:color w:val="000000"/>
              </w:rPr>
              <w:t>The inspiration for this work stems from the Transformer's capacity to capture long-term dependencies in data, which can be useful for computer vision tasks. The researchers present AESwin-UNet, a hybrid Transformer-based U-shaped Encoder-Decoder architecture with skip connections, to capitalize on the capabilities of both CN</w:t>
            </w:r>
            <w:r>
              <w:rPr>
                <w:rFonts w:eastAsia="Times New Roman"/>
                <w:color w:val="000000"/>
              </w:rPr>
              <w:t xml:space="preserve">Ns and Transformers. </w:t>
            </w:r>
            <w:r w:rsidRPr="00DA5D1C">
              <w:rPr>
                <w:rFonts w:eastAsia="Times New Roman"/>
                <w:color w:val="000000"/>
              </w:rPr>
              <w:t>AESwin-UNet can effectively extract both local and global semantic features from remote sensing data by adding the U-Net structure.</w:t>
            </w:r>
            <w:r>
              <w:rPr>
                <w:rFonts w:eastAsia="Times New Roman"/>
                <w:color w:val="000000"/>
              </w:rPr>
              <w:t xml:space="preserve"> </w:t>
            </w:r>
            <w:r w:rsidRPr="00DA5D1C">
              <w:rPr>
                <w:rFonts w:eastAsia="Times New Roman"/>
                <w:color w:val="000000"/>
              </w:rPr>
              <w:t>This helps the model to capture fine-grained details as well as the larger context, allowing for reliable object segmentation in photos.</w:t>
            </w:r>
            <w:r>
              <w:rPr>
                <w:rFonts w:eastAsia="Times New Roman"/>
                <w:color w:val="000000"/>
              </w:rPr>
              <w:t xml:space="preserve"> </w:t>
            </w:r>
            <w:r w:rsidRPr="00DA5D1C">
              <w:rPr>
                <w:rFonts w:eastAsia="Times New Roman"/>
                <w:color w:val="000000"/>
              </w:rPr>
              <w:t>The hybrid design blends CNNs' feature extraction capabilities with Transformers' long-range dependency modeling. This synergistic combination improves the model's performance in remote sensing segmentation tasks that require precise item recognition and delineation.</w:t>
            </w:r>
            <w:r>
              <w:rPr>
                <w:rFonts w:eastAsia="Times New Roman"/>
                <w:color w:val="000000"/>
              </w:rPr>
              <w:t xml:space="preserve"> </w:t>
            </w:r>
            <w:r w:rsidRPr="00DA5D1C">
              <w:rPr>
                <w:rFonts w:eastAsia="Times New Roman"/>
                <w:color w:val="000000"/>
              </w:rPr>
              <w:t>Overall, the suggested AESwin-UNet model is a novel approach to remote sensing segmentation that takes advantage of the benefits of both CNNs and Transformers. It points in a potential route for furthering the field and enhancing segmentation accuracy in remote sensing applications.</w:t>
            </w:r>
          </w:p>
          <w:p w:rsidR="00797563" w:rsidRDefault="00797563" w:rsidP="00DA5D1C">
            <w:pPr>
              <w:pBdr>
                <w:top w:val="nil"/>
                <w:left w:val="nil"/>
                <w:bottom w:val="nil"/>
                <w:right w:val="nil"/>
                <w:between w:val="nil"/>
              </w:pBdr>
              <w:jc w:val="both"/>
              <w:rPr>
                <w:rFonts w:eastAsia="Times New Roman"/>
                <w:color w:val="000000"/>
              </w:rPr>
            </w:pPr>
          </w:p>
          <w:p w:rsidR="00797563" w:rsidRPr="00DA5D1C" w:rsidRDefault="00797563" w:rsidP="00DD7711">
            <w:pPr>
              <w:pBdr>
                <w:top w:val="nil"/>
                <w:left w:val="nil"/>
                <w:bottom w:val="nil"/>
                <w:right w:val="nil"/>
                <w:between w:val="nil"/>
              </w:pBdr>
              <w:jc w:val="both"/>
              <w:rPr>
                <w:rFonts w:eastAsia="Times New Roman"/>
                <w:color w:val="000000"/>
              </w:rPr>
            </w:pPr>
            <w:r w:rsidRPr="00797563">
              <w:rPr>
                <w:rFonts w:eastAsia="Times New Roman"/>
                <w:color w:val="000000"/>
              </w:rPr>
              <w:t>Libo Wang</w:t>
            </w:r>
            <w:r>
              <w:rPr>
                <w:rFonts w:eastAsia="Times New Roman"/>
                <w:color w:val="000000"/>
              </w:rPr>
              <w:t xml:space="preserve"> et al (2022)</w:t>
            </w:r>
            <w:r w:rsidR="00360BDE">
              <w:rPr>
                <w:rFonts w:eastAsia="Times New Roman"/>
                <w:color w:val="000000"/>
              </w:rPr>
              <w:fldChar w:fldCharType="begin"/>
            </w:r>
            <w:r w:rsidR="00DD7711">
              <w:rPr>
                <w:rFonts w:eastAsia="Times New Roman"/>
                <w:color w:val="000000"/>
              </w:rPr>
              <w:instrText xml:space="preserve"> ADDIN EN.CITE &lt;EndNote&gt;&lt;Cite&gt;&lt;Author&gt;Libo&lt;/Author&gt;&lt;Year&gt;2022&lt;/Year&gt;&lt;RecNum&gt;19&lt;/RecNum&gt;&lt;DisplayText&gt;[27]&lt;/DisplayText&gt;&lt;record&gt;&lt;rec-number&gt;19&lt;/rec-number&gt;&lt;foreign-keys&gt;&lt;key app="EN" db-id="50xz90vvhpz0stez2x15swdzft2vtrrdvrxf" timestamp="1687707307"&gt;19&lt;/key&gt;&lt;/foreign-keys&gt;&lt;ref-type name="Journal Article"&gt;17&lt;/ref-type&gt;&lt;contributors&gt;&lt;authors&gt;&lt;author&gt;Libo, Wang&lt;/author&gt;&lt;author&gt;Rui, Li&lt;/author&gt;&lt;author&gt;Ce, Zhang&lt;/author&gt;&lt;author&gt;Shenghui, Fang&lt;/author&gt;&lt;author&gt;Chenxi, Duan&lt;/author&gt;&lt;author&gt;Xiaoliang, Meng&lt;/author&gt;&lt;author&gt;Peter, M. Atkinson&lt;/author&gt;&lt;/authors&gt;&lt;/contributors&gt;&lt;titles&gt;&lt;title&gt;UNetFormer: A UNet-like transformer for efficient semantic segmentation of remote sensing urban scene imagery&lt;/title&gt;&lt;secondary-title&gt;ISPRS Journal of Photogrammetry and Remote Sensing&lt;/secondary-title&gt;&lt;/titles&gt;&lt;periodical&gt;&lt;full-title&gt;ISPRS Journal of Photogrammetry and Remote Sensing&lt;/full-title&gt;&lt;/periodical&gt;&lt;pages&gt;196-214&lt;/pages&gt;&lt;volume&gt;190&lt;/volume&gt;&lt;keywords&gt;&lt;keyword&gt;Semantic Segmentation, Remote Sensing, Vision Transformer, Fully Transformer Network, Global-local Context, Urban Scene&lt;/keyword&gt;&lt;/keywords&gt;&lt;dates&gt;&lt;year&gt;2022&lt;/year&gt;&lt;/dates&gt;&lt;isbn&gt;0924-2716&lt;/isbn&gt;&lt;urls&gt;&lt;related-urls&gt;&lt;url&gt;https://www.sciencedirect.com/science/article/pii/S0924271622001654&lt;/url&gt;&lt;/related-urls&gt;&lt;/urls&gt;&lt;electronic-resource-num&gt;https://doi.org/10.1016/j.isprsjprs.2022.06.008&lt;/electronic-resource-num&gt;&lt;/record&gt;&lt;/Cite&gt;&lt;/EndNote&gt;</w:instrText>
            </w:r>
            <w:r w:rsidR="00360BDE">
              <w:rPr>
                <w:rFonts w:eastAsia="Times New Roman"/>
                <w:color w:val="000000"/>
              </w:rPr>
              <w:fldChar w:fldCharType="separate"/>
            </w:r>
            <w:r w:rsidR="00DD7711">
              <w:rPr>
                <w:rFonts w:eastAsia="Times New Roman"/>
                <w:noProof/>
                <w:color w:val="000000"/>
              </w:rPr>
              <w:t>[27]</w:t>
            </w:r>
            <w:r w:rsidR="00360BDE">
              <w:rPr>
                <w:rFonts w:eastAsia="Times New Roman"/>
                <w:color w:val="000000"/>
              </w:rPr>
              <w:fldChar w:fldCharType="end"/>
            </w:r>
            <w:r>
              <w:rPr>
                <w:rFonts w:eastAsia="Times New Roman"/>
                <w:color w:val="000000"/>
              </w:rPr>
              <w:t xml:space="preserve">, </w:t>
            </w:r>
            <w:r w:rsidRPr="00797563">
              <w:rPr>
                <w:rFonts w:eastAsia="Times New Roman"/>
                <w:color w:val="000000"/>
              </w:rPr>
              <w:t>The authors present a new model for real-time urban scene segmentation dubbed UNetFormer in this study. To deliver efficient and precise segmentation results, the model combines the power of Transformers and the popular UNet architecture. The authors concentrate on creating an efficient decoder employing Transformers to enable real-time segmentation. The model can effectively capture complicated spatial correlations in urban scene data thanks to the Transformer-based decoder. The model may capture both local and global information required for correct segmentation by including Transformers, which are known for their ability to model long-term interdependence. The authors use a lightweight architecture termed ResNet18 for the encoder element of the UNetFormer. This option maximizes computational efficiency while striking a decent balance between model complexity and performance.</w:t>
            </w:r>
            <w:r>
              <w:rPr>
                <w:rFonts w:eastAsia="Times New Roman"/>
                <w:color w:val="000000"/>
              </w:rPr>
              <w:t xml:space="preserve"> </w:t>
            </w:r>
            <w:r w:rsidRPr="00797563">
              <w:rPr>
                <w:rFonts w:eastAsia="Times New Roman"/>
                <w:color w:val="000000"/>
              </w:rPr>
              <w:t>The authors create an efficient global-local attention mechanism to improve the decoder's attention mechanism. This approach allows the model to account both global context and local features, resulting in accurate urban scene segmentation. The UNetFormer model provides real-time segmentation capabilities for urban scenes by merging the UNet architecture with Transformers. It efficiently uses both architectures' strengths, allowing the model to capture complicated spatial connections and produce reliable segmentation results. The suggested UNetFormer model adds significantly to the field of urban scene segmentation by presenting a promising technique for real-time segmentation with an emphasis on efficient global-local attention modeling.</w:t>
            </w:r>
          </w:p>
        </w:tc>
      </w:tr>
    </w:tbl>
    <w:p w:rsidR="00B251AA" w:rsidRDefault="00B251AA"/>
    <w:tbl>
      <w:tblPr>
        <w:tblStyle w:val="a3"/>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B251AA">
        <w:trPr>
          <w:cantSplit/>
          <w:trHeight w:val="61"/>
          <w:jc w:val="center"/>
        </w:trPr>
        <w:tc>
          <w:tcPr>
            <w:tcW w:w="9296" w:type="dxa"/>
            <w:vAlign w:val="center"/>
          </w:tcPr>
          <w:p w:rsidR="00B251AA" w:rsidRDefault="00BD14EB">
            <w:r>
              <w:rPr>
                <w:sz w:val="24"/>
                <w:szCs w:val="24"/>
              </w:rPr>
              <w:lastRenderedPageBreak/>
              <w:t>Gaps in Existing Research – Detailed Study (max of 2 pages)</w:t>
            </w:r>
          </w:p>
        </w:tc>
      </w:tr>
      <w:tr w:rsidR="00B251AA">
        <w:trPr>
          <w:cantSplit/>
          <w:trHeight w:val="590"/>
          <w:jc w:val="center"/>
        </w:trPr>
        <w:tc>
          <w:tcPr>
            <w:tcW w:w="9296" w:type="dxa"/>
            <w:vAlign w:val="center"/>
          </w:tcPr>
          <w:p w:rsidR="00B251AA" w:rsidRDefault="00BD14EB">
            <w:pPr>
              <w:jc w:val="both"/>
            </w:pPr>
            <w:r>
              <w:t>The shortage of high-quality and adequate satellite image datasets specifically specialized for forest cover change detection and deforestation identification is one of the key issues in this research. Existing datasets may lack the essential temporal reso</w:t>
            </w:r>
            <w:r>
              <w:t>lution, spatial coverage, or ground truth labels for accurate analysis and model training. It is critical to manage and build comprehensive datasets that represent the numerous aspects of forest cover changes at multiple sizes and time intervals, such as d</w:t>
            </w:r>
            <w:r>
              <w:t>eforestation, reforestation, and forest degradation. The availability of such datasets will allow researchers to more effectively create and test algorithms and models, resulting in more accurate and reliable detection of forest cover changes.</w:t>
            </w:r>
          </w:p>
          <w:p w:rsidR="00B251AA" w:rsidRDefault="00B251AA">
            <w:pPr>
              <w:jc w:val="both"/>
            </w:pPr>
          </w:p>
          <w:p w:rsidR="00B251AA" w:rsidRDefault="00BD14EB">
            <w:pPr>
              <w:jc w:val="both"/>
            </w:pPr>
            <w:r>
              <w:t>Attention t</w:t>
            </w:r>
            <w:r>
              <w:t>echniques have shown tremendous promise in recent years for increasing the performance of deep learning architectures. Integrating attention-based techniques into U-Net designs can aid in the identification of deforestation and forest cover changes by high</w:t>
            </w:r>
            <w:r>
              <w:t>lighting relevant geographical and temporal elements in satellite data. However, there is a research gap in investigating the applicability of attention-based U-Net architectures in the context of detecting changes in forest cover. Investigating how attent</w:t>
            </w:r>
            <w:r>
              <w:t>ion can be efficiently included into the U-Net architecture and how it improves the identification of changes in forest cover over time would lead to more accurate and reliable detection systems.</w:t>
            </w:r>
          </w:p>
          <w:p w:rsidR="00B251AA" w:rsidRDefault="00B251AA">
            <w:pPr>
              <w:jc w:val="both"/>
            </w:pPr>
          </w:p>
          <w:p w:rsidR="00B251AA" w:rsidRDefault="00BD14EB">
            <w:pPr>
              <w:jc w:val="both"/>
            </w:pPr>
            <w:r>
              <w:t>Another significant research gap is the scarcity of compari</w:t>
            </w:r>
            <w:r>
              <w:t>son studies evaluating various U-Net architectures, such as attention and focus-based processes, as well as lightweight models in the domains of forest cover change detection and deforestation identification. In terms of computational complexity, memory ne</w:t>
            </w:r>
            <w:r>
              <w:t xml:space="preserve">eds, and accuracy, many U-Net versions and lightweight models offer trade-offs. Understanding the differences in performance between various architectures and models is critical for picking the best method based on the specific restrictions and objectives </w:t>
            </w:r>
            <w:r>
              <w:t>of forest cover change detection activities. Comparative studies can shed light on each architecture's strengths and drawbacks, providing insights into their efficacy, computing efficiency, and adaptability.</w:t>
            </w:r>
          </w:p>
          <w:p w:rsidR="00B251AA" w:rsidRDefault="00B251AA">
            <w:pPr>
              <w:jc w:val="both"/>
            </w:pPr>
          </w:p>
          <w:p w:rsidR="00B251AA" w:rsidRDefault="00BD14EB">
            <w:pPr>
              <w:jc w:val="both"/>
            </w:pPr>
            <w:r>
              <w:t xml:space="preserve">Addressing these research gaps in forest cover </w:t>
            </w:r>
            <w:r>
              <w:t>change detection and deforestation identification would help to develop more accurate, efficient, and dependable systems of monitoring and managing forest resources. Researchers can make significant advances in the field by acquiring or curating high-quali</w:t>
            </w:r>
            <w:r>
              <w:t>ty satellite image datasets, investigating attention-based U-Net architectures with sequential images, and conducting comparative studies of various U-Net architectures and lightweight models.</w:t>
            </w:r>
          </w:p>
          <w:p w:rsidR="00B251AA" w:rsidRDefault="00B251AA">
            <w:pPr>
              <w:jc w:val="both"/>
            </w:pPr>
          </w:p>
        </w:tc>
      </w:tr>
    </w:tbl>
    <w:p w:rsidR="00B251AA" w:rsidRDefault="00B251AA"/>
    <w:p w:rsidR="00B251AA" w:rsidRDefault="00BD14EB">
      <w:r>
        <w:br w:type="page"/>
      </w:r>
    </w:p>
    <w:tbl>
      <w:tblPr>
        <w:tblStyle w:val="a4"/>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B251AA">
        <w:trPr>
          <w:cantSplit/>
          <w:trHeight w:val="61"/>
          <w:jc w:val="center"/>
        </w:trPr>
        <w:tc>
          <w:tcPr>
            <w:tcW w:w="9296" w:type="dxa"/>
            <w:vAlign w:val="center"/>
          </w:tcPr>
          <w:p w:rsidR="00B251AA" w:rsidRDefault="00BD14EB">
            <w:pPr>
              <w:widowControl w:val="0"/>
              <w:jc w:val="both"/>
              <w:rPr>
                <w:sz w:val="24"/>
                <w:szCs w:val="24"/>
              </w:rPr>
            </w:pPr>
            <w:r>
              <w:rPr>
                <w:sz w:val="24"/>
                <w:szCs w:val="24"/>
              </w:rPr>
              <w:lastRenderedPageBreak/>
              <w:t xml:space="preserve">Problem Statement and Research Questions </w:t>
            </w:r>
          </w:p>
        </w:tc>
      </w:tr>
      <w:tr w:rsidR="00B251AA">
        <w:trPr>
          <w:cantSplit/>
          <w:trHeight w:val="590"/>
          <w:jc w:val="center"/>
        </w:trPr>
        <w:tc>
          <w:tcPr>
            <w:tcW w:w="9296" w:type="dxa"/>
            <w:vAlign w:val="center"/>
          </w:tcPr>
          <w:p w:rsidR="00B251AA" w:rsidRDefault="00BD14EB">
            <w:pPr>
              <w:jc w:val="both"/>
            </w:pPr>
            <w:r>
              <w:t>The issue statement revolves around detecting deforestation and tracking forest cover reduction using deep learning segmentation approaches, with a focus on forecasting highly vulnerable areas of the forest that are prone to deforestation. The study intend</w:t>
            </w:r>
            <w:r>
              <w:t>s to compare the performance of semantic segmentation methods based on the U-Net architecture, maybe with modifications, using a freshly developed benchmark satellite image dataset. The key research questions are understanding how to properly and effective</w:t>
            </w:r>
            <w:r>
              <w:t xml:space="preserve">ly identify vulnerable forest areas, as well as studying the use of satellite image sequences to train the segmentation model. Deforestation is a major threat to the ecosystem and biodiversity, thus detecting and monitoring it is critical for conservation </w:t>
            </w:r>
            <w:r>
              <w:t>efforts. Deep learning-based semantic segmentation approaches provide promising answers by allowing pixel-level classification of satellite images, allowing for exact identification of deforestation and forest cover loss. The U-Net architecture, which is w</w:t>
            </w:r>
            <w:r>
              <w:t>ell-known for its efficiency in image segmentation tasks, serves as a solid foundation for our study.</w:t>
            </w:r>
          </w:p>
          <w:p w:rsidR="00B251AA" w:rsidRDefault="00B251AA">
            <w:pPr>
              <w:jc w:val="both"/>
            </w:pPr>
          </w:p>
          <w:p w:rsidR="00B251AA" w:rsidRDefault="00BD14EB">
            <w:pPr>
              <w:jc w:val="both"/>
            </w:pPr>
            <w:r>
              <w:t>The first research question focuses on forecasting forest threats. This entails creating and training a deep learning model capable of identifying region</w:t>
            </w:r>
            <w:r>
              <w:t>s with a high chance of deforestation. The program can distinguish between different land cover classes and identify regions where the forest is at risk by utilizing semantic segmentation approaches. This prediction can help with proactive conservation pla</w:t>
            </w:r>
            <w:r>
              <w:t>nning and intervention in crucial areas to prevent or limit deforestation.</w:t>
            </w:r>
          </w:p>
          <w:p w:rsidR="00B251AA" w:rsidRDefault="00B251AA">
            <w:pPr>
              <w:jc w:val="both"/>
            </w:pPr>
          </w:p>
          <w:p w:rsidR="00B251AA" w:rsidRDefault="00BD14EB">
            <w:pPr>
              <w:jc w:val="both"/>
            </w:pPr>
            <w:r>
              <w:t>The second research topic focuses on how to train the segmentation model using a sequence of satellite photos. The model may capture changes and trends in forest cover over time by</w:t>
            </w:r>
            <w:r>
              <w:t xml:space="preserve"> integrating a temporal dimension, such as using photos acquired at regular intervals across time. This allows for the detection of gradual or incremental deforestation as well as the identification of regions that are regularly threatened. The study will </w:t>
            </w:r>
            <w:r>
              <w:t>look into the most effective ways to use sequential satellite photos to train the segmentation model and increase its prediction skills, such as employing recurrent or convolutional recurrent neural networks.</w:t>
            </w:r>
          </w:p>
          <w:p w:rsidR="00B251AA" w:rsidRDefault="00B251AA">
            <w:pPr>
              <w:jc w:val="both"/>
            </w:pPr>
          </w:p>
          <w:p w:rsidR="00B251AA" w:rsidRDefault="00BD14EB">
            <w:pPr>
              <w:jc w:val="both"/>
            </w:pPr>
            <w:r>
              <w:t>A benchmark satellite image dataset will be pr</w:t>
            </w:r>
            <w:r>
              <w:t>oduced expressly for the job of deforestation detection and forest cover reduction tracking in order to evaluate the performance of several semantic segmentation approaches based on the U-Net architecture. This dataset will include high-resolution satellit</w:t>
            </w:r>
            <w:r>
              <w:t>e photos of various forested regions, together with ground truth labels indicating deforested areas. Researchers can discover the most effective technique for properly predicting vulnerable areas of the forest and detecting deforestation by analyzing the p</w:t>
            </w:r>
            <w:r>
              <w:t>erformance of multiple variations of the U-Net design, including potential alterations or upgrades.</w:t>
            </w:r>
          </w:p>
          <w:p w:rsidR="00B251AA" w:rsidRDefault="00B251AA">
            <w:pPr>
              <w:jc w:val="both"/>
            </w:pPr>
          </w:p>
          <w:p w:rsidR="00B251AA" w:rsidRDefault="00BD14EB">
            <w:pPr>
              <w:jc w:val="both"/>
            </w:pPr>
            <w:r>
              <w:t>The project seeks to contribute to the development of robust and accurate deep learning-based systems for deforestation identification and forest cover red</w:t>
            </w:r>
            <w:r>
              <w:t>uction tracking by addressing these research objectives. The findings can assist environmental authorities, conservationists, and legislators make informed judgments and undertake focused actions to preserve and protect important forest ecosystems.</w:t>
            </w:r>
          </w:p>
          <w:p w:rsidR="00B251AA" w:rsidRDefault="00B251AA">
            <w:pPr>
              <w:jc w:val="both"/>
            </w:pPr>
          </w:p>
          <w:p w:rsidR="00B251AA" w:rsidRDefault="00BD14EB">
            <w:pPr>
              <w:jc w:val="both"/>
            </w:pPr>
            <w:r>
              <w:t>Resear</w:t>
            </w:r>
            <w:r>
              <w:t>ch Questions:</w:t>
            </w:r>
          </w:p>
          <w:p w:rsidR="00B251AA" w:rsidRDefault="00BD14EB">
            <w:pPr>
              <w:jc w:val="both"/>
            </w:pPr>
            <w:r>
              <w:t>RQ1: how to collect sequential satellite images?</w:t>
            </w:r>
          </w:p>
          <w:p w:rsidR="00B251AA" w:rsidRDefault="00BD14EB">
            <w:pPr>
              <w:jc w:val="both"/>
            </w:pPr>
            <w:r>
              <w:t>RQ2: what are the modified U-Net architectures that will use in the study?</w:t>
            </w:r>
          </w:p>
          <w:p w:rsidR="00B251AA" w:rsidRDefault="00BD14EB">
            <w:pPr>
              <w:jc w:val="both"/>
            </w:pPr>
            <w:r>
              <w:t>RQ3: how to predict highly threatened areas of forest to deforestation?</w:t>
            </w:r>
          </w:p>
          <w:p w:rsidR="00B251AA" w:rsidRDefault="00BD14EB">
            <w:pPr>
              <w:jc w:val="both"/>
            </w:pPr>
            <w:r>
              <w:t>RQ4: how the model evaluation should do?</w:t>
            </w:r>
          </w:p>
          <w:p w:rsidR="00B251AA" w:rsidRDefault="00B251AA">
            <w:pPr>
              <w:jc w:val="both"/>
            </w:pPr>
          </w:p>
        </w:tc>
      </w:tr>
    </w:tbl>
    <w:p w:rsidR="00B251AA" w:rsidRDefault="00B251AA"/>
    <w:p w:rsidR="00B251AA" w:rsidRDefault="00BD14EB">
      <w:r>
        <w:br w:type="page"/>
      </w:r>
    </w:p>
    <w:tbl>
      <w:tblPr>
        <w:tblStyle w:val="a5"/>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B251AA">
        <w:trPr>
          <w:cantSplit/>
          <w:trHeight w:val="61"/>
          <w:jc w:val="center"/>
        </w:trPr>
        <w:tc>
          <w:tcPr>
            <w:tcW w:w="9296" w:type="dxa"/>
            <w:vAlign w:val="center"/>
          </w:tcPr>
          <w:p w:rsidR="00B251AA" w:rsidRDefault="00BD14EB">
            <w:r>
              <w:rPr>
                <w:sz w:val="24"/>
                <w:szCs w:val="24"/>
              </w:rPr>
              <w:lastRenderedPageBreak/>
              <w:t>Research Objectives and Goals</w:t>
            </w:r>
          </w:p>
        </w:tc>
      </w:tr>
      <w:tr w:rsidR="00B251AA">
        <w:trPr>
          <w:cantSplit/>
          <w:trHeight w:val="590"/>
          <w:jc w:val="center"/>
        </w:trPr>
        <w:tc>
          <w:tcPr>
            <w:tcW w:w="9296" w:type="dxa"/>
            <w:vAlign w:val="center"/>
          </w:tcPr>
          <w:p w:rsidR="00B251AA" w:rsidRDefault="00BD14EB">
            <w:pPr>
              <w:spacing w:line="276" w:lineRule="auto"/>
              <w:jc w:val="both"/>
            </w:pPr>
            <w:r>
              <w:t>To provide a methodical technique for gathering successive satellite photos (RQ1). This goal is to develop a mechanism for collecting satellite images at regular intervals, assuring enough temporal coverage and uniformity in</w:t>
            </w:r>
            <w:r>
              <w:t xml:space="preserve"> data acquisition. The goal involves concerns for data preprocessing, picture registration, and managing time-series data in the context of detecting forest cover change and identifying deforestation. To investigate and propose improved U-Net designs appro</w:t>
            </w:r>
            <w:r>
              <w:t>priate for the study (RQ2). This goal entails studying potential U-Net architectural modifications and additions that can increase its efficiency in detecting deforestation and tracking forest cover decline. It seeks to find changes such as attention proce</w:t>
            </w:r>
            <w:r>
              <w:t>sses, focus-based mechanisms, or other architectural alterations that can improve the model's ability to capture essential spatial and temporal aspects.</w:t>
            </w:r>
          </w:p>
          <w:p w:rsidR="00B251AA" w:rsidRDefault="00B251AA">
            <w:pPr>
              <w:spacing w:line="276" w:lineRule="auto"/>
              <w:jc w:val="both"/>
            </w:pPr>
          </w:p>
          <w:p w:rsidR="00B251AA" w:rsidRDefault="00BD14EB">
            <w:pPr>
              <w:spacing w:line="276" w:lineRule="auto"/>
              <w:jc w:val="both"/>
            </w:pPr>
            <w:r>
              <w:t>To create predictive models that reliably identify highly endangered forest regions at risk of defores</w:t>
            </w:r>
            <w:r>
              <w:t>tation (RQ3). This goal focuses on training and refining deep learning models based on the modified U-Net architectures chosen. The algorithms should properly interpret satellite photos and identify places prone to deforestation, taking both spatial and te</w:t>
            </w:r>
            <w:r>
              <w:t>mporal information into consideration. The goal is to improve the prediction accuracy and dependability of the models through feature extraction, model training, and optimization strategies. To create a suitable model evaluation framework for evaluating th</w:t>
            </w:r>
            <w:r>
              <w:t>e performance of the produced models (RQ4). This goal is to create evaluation criteria and processes for objectively evaluating the prediction capabilities of trained models. It entails developing validation procedures, identifying acceptable performance c</w:t>
            </w:r>
            <w:r>
              <w:t>riteria (such as accuracy, precision, and recall), and conducting comparative analyses to assess the efficacy of various modified U-Net designs in forecasting highly vulnerable forest regions.</w:t>
            </w:r>
          </w:p>
          <w:p w:rsidR="00B251AA" w:rsidRDefault="00B251AA">
            <w:pPr>
              <w:spacing w:line="276" w:lineRule="auto"/>
              <w:jc w:val="both"/>
            </w:pPr>
          </w:p>
          <w:p w:rsidR="00B251AA" w:rsidRDefault="00BD14EB">
            <w:pPr>
              <w:numPr>
                <w:ilvl w:val="0"/>
                <w:numId w:val="1"/>
              </w:numPr>
              <w:spacing w:line="276" w:lineRule="auto"/>
              <w:jc w:val="both"/>
            </w:pPr>
            <w:r>
              <w:t>To provide guidelines and best practices for collecting sequential satellite images suitable for forest cover change detection and deforestation identification.</w:t>
            </w:r>
          </w:p>
          <w:p w:rsidR="00B251AA" w:rsidRDefault="00BD14EB">
            <w:pPr>
              <w:numPr>
                <w:ilvl w:val="0"/>
                <w:numId w:val="1"/>
              </w:numPr>
              <w:spacing w:line="276" w:lineRule="auto"/>
              <w:jc w:val="both"/>
            </w:pPr>
            <w:r>
              <w:t>To propose modified U-Net architectures that leverage attention or focus-based mechanisms to im</w:t>
            </w:r>
            <w:r>
              <w:t>prove the model's ability to capture relevant spatial and temporal features.</w:t>
            </w:r>
          </w:p>
          <w:p w:rsidR="00B251AA" w:rsidRDefault="00BD14EB">
            <w:pPr>
              <w:numPr>
                <w:ilvl w:val="0"/>
                <w:numId w:val="1"/>
              </w:numPr>
              <w:spacing w:line="276" w:lineRule="auto"/>
              <w:jc w:val="both"/>
            </w:pPr>
            <w:r>
              <w:t>To develop accurate and reliable predictive models that can identify highly threatened areas of the forest prone to deforestation.</w:t>
            </w:r>
          </w:p>
          <w:p w:rsidR="00B251AA" w:rsidRDefault="00BD14EB">
            <w:pPr>
              <w:numPr>
                <w:ilvl w:val="0"/>
                <w:numId w:val="1"/>
              </w:numPr>
              <w:spacing w:line="276" w:lineRule="auto"/>
              <w:jc w:val="both"/>
            </w:pPr>
            <w:r>
              <w:t>To establish a comprehensive model evaluation fr</w:t>
            </w:r>
            <w:r>
              <w:t>amework that enables objective assessment and comparison of different modified U-Net architectures in predicting highly threatened areas of the forest.</w:t>
            </w:r>
          </w:p>
          <w:p w:rsidR="00B251AA" w:rsidRDefault="00B251AA">
            <w:pPr>
              <w:spacing w:line="276" w:lineRule="auto"/>
              <w:jc w:val="both"/>
            </w:pPr>
          </w:p>
          <w:p w:rsidR="00B251AA" w:rsidRDefault="00BD14EB">
            <w:pPr>
              <w:spacing w:line="276" w:lineRule="auto"/>
              <w:jc w:val="both"/>
            </w:pPr>
            <w:r>
              <w:t>The project hopes to contribute to the progress of deep learning-based techniques for detecting defores</w:t>
            </w:r>
            <w:r>
              <w:t>tation and tracking forest cover decline by achieving these research objectives and goals. The study's findings can help environmental organizations, legislators, and conservationists make informed decisions and put proactive measures in place to reduce de</w:t>
            </w:r>
            <w:r>
              <w:t>forestation and protect endangered forest areas.</w:t>
            </w:r>
          </w:p>
          <w:p w:rsidR="00B251AA" w:rsidRDefault="00B251AA">
            <w:bookmarkStart w:id="0" w:name="_heading=h.gjdgxs" w:colFirst="0" w:colLast="0"/>
            <w:bookmarkEnd w:id="0"/>
          </w:p>
        </w:tc>
      </w:tr>
    </w:tbl>
    <w:p w:rsidR="00B251AA" w:rsidRDefault="00BD14EB">
      <w:r>
        <w:br w:type="page"/>
      </w:r>
    </w:p>
    <w:tbl>
      <w:tblPr>
        <w:tblStyle w:val="a6"/>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B251AA">
        <w:trPr>
          <w:cantSplit/>
          <w:trHeight w:val="61"/>
          <w:jc w:val="center"/>
        </w:trPr>
        <w:tc>
          <w:tcPr>
            <w:tcW w:w="9296" w:type="dxa"/>
            <w:vAlign w:val="center"/>
          </w:tcPr>
          <w:p w:rsidR="00B251AA" w:rsidRDefault="00BD14EB">
            <w:r>
              <w:rPr>
                <w:sz w:val="24"/>
                <w:szCs w:val="24"/>
              </w:rPr>
              <w:lastRenderedPageBreak/>
              <w:t>Proposed Research Method</w:t>
            </w:r>
          </w:p>
        </w:tc>
      </w:tr>
      <w:tr w:rsidR="00B251AA">
        <w:trPr>
          <w:cantSplit/>
          <w:trHeight w:val="590"/>
          <w:jc w:val="center"/>
        </w:trPr>
        <w:tc>
          <w:tcPr>
            <w:tcW w:w="9296" w:type="dxa"/>
            <w:vAlign w:val="center"/>
          </w:tcPr>
          <w:p w:rsidR="00B251AA" w:rsidRDefault="00BD14EB">
            <w:pPr>
              <w:rPr>
                <w:b/>
              </w:rPr>
            </w:pPr>
            <w:r>
              <w:rPr>
                <w:b/>
              </w:rPr>
              <w:t>Data Collection</w:t>
            </w:r>
          </w:p>
          <w:p w:rsidR="00B251AA" w:rsidRDefault="00B251AA">
            <w:pPr>
              <w:rPr>
                <w:b/>
              </w:rPr>
            </w:pPr>
          </w:p>
          <w:p w:rsidR="00B251AA" w:rsidRDefault="00BD14EB">
            <w:pPr>
              <w:spacing w:line="276" w:lineRule="auto"/>
              <w:jc w:val="both"/>
            </w:pPr>
            <w:r>
              <w:t>The data for this study will be gathered by utilizing Google Earth's historical image function to create a sequential image dataset covering a specified area of interest over numerous years. Google Earth's historical imagery is a significant resource for g</w:t>
            </w:r>
            <w:r>
              <w:t>aining access to satellite photographs recorded at various time points, allowing for the investigation of temporal changes in the chosen location. The target area, which could be a forested region or an area prone to deforestation, will be defined as the f</w:t>
            </w:r>
            <w:r>
              <w:t>irst phase in the data collection process. The researcher will determine the geographic coordinates or borders of the area and then use Google Earth's historical imaging tool to collect satellite photos captured at various time intervals. The collection ca</w:t>
            </w:r>
            <w:r>
              <w:t>n represent the temporal progression of forest cover changes and deforestation by accessing photos from different years. Following the collection of the sequential image dataset, basic image pre-processing activities will be done to assure data quality and</w:t>
            </w:r>
            <w:r>
              <w:t xml:space="preserve"> consistency. This includes activities like a colour correction to adjust for differences in lighting conditions between photos. Image augmentation techniques, such as rotation, flipping, or scaling, can also be used to improve the dataset and boost the di</w:t>
            </w:r>
            <w:r>
              <w:t>versity and robustness of the training samples. In addition, more precise pre-processing processes will be performed to prepare the dataset for segmentation. This entails creating ground truth labels or masks that indicate the deforested areas in the photo</w:t>
            </w:r>
            <w:r>
              <w:t>s. These labels can be obtained through a variety of methods, including hand annotation, existing deforestation maps, and remote sensing techniques. Additional pre-processing procedures may be undertaken to normalize the picture data, address data imbalanc</w:t>
            </w:r>
            <w:r>
              <w:t xml:space="preserve">e, and apply spatial transformations unique to the segmentation task in order to train the segmentation models effectively. To standardize the photos and assure compliance with the chosen deep-learning framework, techniques such as resizing, cropping, and </w:t>
            </w:r>
            <w:r>
              <w:t>normalization may be used.</w:t>
            </w:r>
          </w:p>
          <w:p w:rsidR="00B251AA" w:rsidRDefault="00B251AA">
            <w:pPr>
              <w:spacing w:line="276" w:lineRule="auto"/>
              <w:jc w:val="both"/>
            </w:pPr>
          </w:p>
          <w:p w:rsidR="00B251AA" w:rsidRDefault="00BD14EB">
            <w:pPr>
              <w:spacing w:line="276" w:lineRule="auto"/>
              <w:jc w:val="both"/>
              <w:rPr>
                <w:b/>
              </w:rPr>
            </w:pPr>
            <w:r>
              <w:rPr>
                <w:b/>
              </w:rPr>
              <w:t>Methodology</w:t>
            </w:r>
          </w:p>
          <w:p w:rsidR="00B251AA" w:rsidRDefault="00B251AA">
            <w:pPr>
              <w:spacing w:line="276" w:lineRule="auto"/>
              <w:jc w:val="both"/>
              <w:rPr>
                <w:b/>
              </w:rPr>
            </w:pPr>
          </w:p>
          <w:p w:rsidR="00B251AA" w:rsidRDefault="00BD14EB">
            <w:pPr>
              <w:spacing w:line="276" w:lineRule="auto"/>
              <w:jc w:val="both"/>
            </w:pPr>
            <w:r>
              <w:t>This study's methodology takes a methodical approach to achieve the established research goals and objectives, which are led by a set of hypotheses. The following is an overview of the methodology:</w:t>
            </w:r>
          </w:p>
          <w:p w:rsidR="00B251AA" w:rsidRDefault="00B251AA">
            <w:pPr>
              <w:spacing w:line="276" w:lineRule="auto"/>
              <w:jc w:val="both"/>
            </w:pPr>
          </w:p>
          <w:p w:rsidR="00B251AA" w:rsidRDefault="00BD14EB">
            <w:pPr>
              <w:numPr>
                <w:ilvl w:val="0"/>
                <w:numId w:val="3"/>
              </w:numPr>
              <w:spacing w:line="276" w:lineRule="auto"/>
              <w:jc w:val="both"/>
            </w:pPr>
            <w:r>
              <w:t>The study begins</w:t>
            </w:r>
            <w:r>
              <w:t xml:space="preserve"> by explicitly stating the research goals and objectives, which include building accurate and reliable predictive models for detecting severely threatened forest zones at risk of destruction.</w:t>
            </w:r>
          </w:p>
          <w:p w:rsidR="00B251AA" w:rsidRDefault="00BD14EB">
            <w:pPr>
              <w:numPr>
                <w:ilvl w:val="0"/>
                <w:numId w:val="3"/>
              </w:numPr>
              <w:spacing w:line="276" w:lineRule="auto"/>
              <w:jc w:val="both"/>
            </w:pPr>
            <w:r>
              <w:t>The study begins by explicitly stating the research goals and ob</w:t>
            </w:r>
            <w:r>
              <w:t>jectives, which include building accurate and reliable predictive models for detecting severely threatened forest zones at risk of destruction.</w:t>
            </w:r>
          </w:p>
          <w:p w:rsidR="00B251AA" w:rsidRDefault="00BD14EB">
            <w:pPr>
              <w:numPr>
                <w:ilvl w:val="0"/>
                <w:numId w:val="3"/>
              </w:numPr>
              <w:spacing w:line="276" w:lineRule="auto"/>
              <w:jc w:val="both"/>
            </w:pPr>
            <w:r>
              <w:t>Data collection: The study will collect successive satellite photos adequate for detecting forest cover change a</w:t>
            </w:r>
            <w:r>
              <w:t>nd identifying deforestation. The collecting procedure and the selection of appropriate satellite images are critical to ensuring the availability of trustworthy and relevant data for the study.</w:t>
            </w:r>
          </w:p>
          <w:p w:rsidR="00B251AA" w:rsidRDefault="00BD14EB">
            <w:pPr>
              <w:numPr>
                <w:ilvl w:val="0"/>
                <w:numId w:val="3"/>
              </w:numPr>
              <w:spacing w:line="276" w:lineRule="auto"/>
              <w:jc w:val="both"/>
            </w:pPr>
            <w:r>
              <w:t>Pre-processing steps: Satellite images are pre-processed to i</w:t>
            </w:r>
            <w:r>
              <w:t>mprove their quality and usability for study. To assure consistency and accuracy in future analysis, pre-processing may involve tasks such as picture calibration, normalization, noise reduction, and geometric correction.</w:t>
            </w:r>
          </w:p>
          <w:p w:rsidR="00B251AA" w:rsidRDefault="00BD14EB">
            <w:pPr>
              <w:numPr>
                <w:ilvl w:val="0"/>
                <w:numId w:val="3"/>
              </w:numPr>
              <w:spacing w:line="276" w:lineRule="auto"/>
              <w:jc w:val="both"/>
            </w:pPr>
            <w:r>
              <w:t xml:space="preserve">Sets for training, validation, and </w:t>
            </w:r>
            <w:r>
              <w:t>testing: The pre-processed photos are separated into sets for training, validation, and testing. The training set is used to train the models, the validation set for tuning hyperparameters and evaluating model performance, and the test set for reporting fi</w:t>
            </w:r>
            <w:r>
              <w:t>nal performance metrics.</w:t>
            </w:r>
          </w:p>
          <w:p w:rsidR="00B251AA" w:rsidRDefault="00BD14EB">
            <w:pPr>
              <w:numPr>
                <w:ilvl w:val="0"/>
                <w:numId w:val="3"/>
              </w:numPr>
              <w:spacing w:line="276" w:lineRule="auto"/>
              <w:jc w:val="both"/>
            </w:pPr>
            <w:r>
              <w:t>Model construction: Using the training set, models based on modified U-Net architectures are developed. This entails putting the proposed changes into action and fine-tuning the hyperparameters to improve the model's performance. T</w:t>
            </w:r>
            <w:r>
              <w:t>he validation set is used to refine the models iteratively and identify the best-performing architecture.</w:t>
            </w:r>
          </w:p>
        </w:tc>
      </w:tr>
      <w:tr w:rsidR="00B251AA">
        <w:trPr>
          <w:cantSplit/>
          <w:trHeight w:val="590"/>
          <w:jc w:val="center"/>
        </w:trPr>
        <w:tc>
          <w:tcPr>
            <w:tcW w:w="9296" w:type="dxa"/>
            <w:vAlign w:val="center"/>
          </w:tcPr>
          <w:p w:rsidR="00B251AA" w:rsidRDefault="00BD14EB">
            <w:pPr>
              <w:numPr>
                <w:ilvl w:val="0"/>
                <w:numId w:val="2"/>
              </w:numPr>
            </w:pPr>
            <w:r>
              <w:lastRenderedPageBreak/>
              <w:t>Evaluation of performance: The performance of each model is evaluated using selected metrics such as accuracy, precision, recall, or F1 score. These metrics quantify how effectively the models perform in identifying severely vulnerable forest regions at ri</w:t>
            </w:r>
            <w:r>
              <w:t>sk of deforestation.</w:t>
            </w:r>
          </w:p>
          <w:p w:rsidR="00B251AA" w:rsidRDefault="00BD14EB">
            <w:pPr>
              <w:numPr>
                <w:ilvl w:val="0"/>
                <w:numId w:val="2"/>
              </w:numPr>
            </w:pPr>
            <w:r>
              <w:t>Model comparison: The performance of various models is evaluated in order to determine the most effective architecture. Statistical analysis is performed to identify the significance of any detected differences and the model with the b</w:t>
            </w:r>
            <w:r>
              <w:t>est forecasting ability.</w:t>
            </w:r>
          </w:p>
          <w:p w:rsidR="00B251AA" w:rsidRDefault="00B251AA"/>
          <w:p w:rsidR="00B251AA" w:rsidRDefault="00BD14EB">
            <w:r>
              <w:t>A rigorous and systematic approach is used throughout the technique, with each stage aimed to contribute to the attainment of the study aims. The approach includes hypothesis testing, diligent data gathering, rigorous pre-processi</w:t>
            </w:r>
            <w:r>
              <w:t>ng, and extensive model construction and evaluation to ensure the study's conclusions are reliable and accurate.</w:t>
            </w:r>
          </w:p>
          <w:p w:rsidR="00B251AA" w:rsidRDefault="00B251AA"/>
          <w:p w:rsidR="00B251AA" w:rsidRDefault="00BD14EB">
            <w:r>
              <w:rPr>
                <w:noProof/>
                <w:lang w:bidi="ar-SA"/>
              </w:rPr>
              <w:drawing>
                <wp:inline distT="114300" distB="114300" distL="114300" distR="114300">
                  <wp:extent cx="5753100" cy="4597400"/>
                  <wp:effectExtent l="0" t="0" r="0" b="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753100" cy="4597400"/>
                          </a:xfrm>
                          <a:prstGeom prst="rect">
                            <a:avLst/>
                          </a:prstGeom>
                          <a:ln/>
                        </pic:spPr>
                      </pic:pic>
                    </a:graphicData>
                  </a:graphic>
                </wp:inline>
              </w:drawing>
            </w:r>
          </w:p>
          <w:p w:rsidR="00B251AA" w:rsidRDefault="00BD14EB">
            <w:pPr>
              <w:jc w:val="center"/>
              <w:rPr>
                <w:i/>
              </w:rPr>
            </w:pPr>
            <w:r>
              <w:rPr>
                <w:i/>
              </w:rPr>
              <w:t>Figure 1: Research Method</w:t>
            </w:r>
          </w:p>
        </w:tc>
      </w:tr>
    </w:tbl>
    <w:p w:rsidR="00B251AA" w:rsidRDefault="00BD14EB">
      <w:r>
        <w:br w:type="page"/>
      </w:r>
    </w:p>
    <w:tbl>
      <w:tblPr>
        <w:tblStyle w:val="a7"/>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B251AA">
        <w:trPr>
          <w:cantSplit/>
          <w:trHeight w:val="61"/>
          <w:jc w:val="center"/>
        </w:trPr>
        <w:tc>
          <w:tcPr>
            <w:tcW w:w="9296" w:type="dxa"/>
            <w:vAlign w:val="center"/>
          </w:tcPr>
          <w:p w:rsidR="00B251AA" w:rsidRDefault="00BD14EB">
            <w:pPr>
              <w:widowControl w:val="0"/>
              <w:jc w:val="both"/>
              <w:rPr>
                <w:sz w:val="24"/>
                <w:szCs w:val="24"/>
              </w:rPr>
            </w:pPr>
            <w:r>
              <w:rPr>
                <w:sz w:val="24"/>
                <w:szCs w:val="24"/>
              </w:rPr>
              <w:lastRenderedPageBreak/>
              <w:t>Expected Outcome</w:t>
            </w:r>
          </w:p>
        </w:tc>
      </w:tr>
      <w:tr w:rsidR="00B251AA">
        <w:trPr>
          <w:cantSplit/>
          <w:trHeight w:val="590"/>
          <w:jc w:val="center"/>
        </w:trPr>
        <w:tc>
          <w:tcPr>
            <w:tcW w:w="9296" w:type="dxa"/>
            <w:vAlign w:val="center"/>
          </w:tcPr>
          <w:p w:rsidR="00B251AA" w:rsidRDefault="00BD14EB">
            <w:pPr>
              <w:spacing w:line="276" w:lineRule="auto"/>
              <w:jc w:val="both"/>
            </w:pPr>
            <w:r>
              <w:t>The study's research goals concentrate on developing predictive algorithms capable of accurately identifying extremely endangered forest zones at risk of destruction. Several major variables that contribute to achieving this goal are included in the predic</w:t>
            </w:r>
            <w:r>
              <w:t>ted outcomes. To begin, the study intends to train and refine deep learning models using modified U-Net architectures specifically designed for this purpose. These models will use both spatial and temporal information to analyse satellite images and accura</w:t>
            </w:r>
            <w:r>
              <w:t>tely identify areas prone to deforestation. Using feature extraction, model training, and optimization procedures, the goal is to improve prediction accuracy and dependability.</w:t>
            </w:r>
          </w:p>
          <w:p w:rsidR="00B251AA" w:rsidRDefault="00B251AA">
            <w:pPr>
              <w:spacing w:line="276" w:lineRule="auto"/>
              <w:jc w:val="both"/>
            </w:pPr>
          </w:p>
          <w:p w:rsidR="00B251AA" w:rsidRDefault="00BD14EB">
            <w:pPr>
              <w:spacing w:line="276" w:lineRule="auto"/>
              <w:jc w:val="both"/>
            </w:pPr>
            <w:r>
              <w:t>The project attempts to provide a suitable model evaluation framework in order</w:t>
            </w:r>
            <w:r>
              <w:t xml:space="preserve"> to evaluate the performance of the produced models. This entails developing evaluation criteria and techniques to objectively analyze the trained models' prediction capabilities. Acceptable performance requirements will be specified, such as accuracy, pre</w:t>
            </w:r>
            <w:r>
              <w:t>cision, and recall. Comparative analyses will also be performed to evaluate the effectiveness of several modified U-Net designs in anticipating extremely sensitive forest zones. Furthermore, the study seeks to give standards and best practices for obtainin</w:t>
            </w:r>
            <w:r>
              <w:t>g consecutive satellite pictures adequate for detecting forest cover change and identifying deforestation. This requires creating methods for gathering and arranging the data required to effectively train and evaluate the models. Researchers and practition</w:t>
            </w:r>
            <w:r>
              <w:t>ers will benefit from a consistent approach to data collection and analysis by creating these standards.</w:t>
            </w:r>
          </w:p>
          <w:p w:rsidR="00B251AA" w:rsidRDefault="00B251AA">
            <w:pPr>
              <w:spacing w:line="276" w:lineRule="auto"/>
              <w:jc w:val="both"/>
            </w:pPr>
          </w:p>
          <w:p w:rsidR="00B251AA" w:rsidRDefault="00BD14EB">
            <w:pPr>
              <w:spacing w:line="276" w:lineRule="auto"/>
              <w:jc w:val="both"/>
            </w:pPr>
            <w:r>
              <w:t>In addition, the project intends to propose improved U-Net topologies that make use of attention or focus-based techniques. These changes will increas</w:t>
            </w:r>
            <w:r>
              <w:t>e the model's ability to collect relevant geographical and temporal characteristics, hence improving its effectiveness in identifying severely vulnerable forest areas prone to destruction. Finally, the study aims to create precise and trustworthy predictiv</w:t>
            </w:r>
            <w:r>
              <w:t>e models capable of identifying and forecasting highly vulnerable forest areas. The main goal is to achieve high accuracy and reliability in order to assure the models' effectiveness in supporting deforestation prevention and mitigation efforts. The work i</w:t>
            </w:r>
            <w:r>
              <w:t>ntends to produce a new dataset in addition to statistically analyzing several U-Net-based designs and their performance in consecutive satellite pictures. This dataset will be instrumental in training and evaluating the models, contributing to the overall</w:t>
            </w:r>
            <w:r>
              <w:t xml:space="preserve"> outcomes of the study. </w:t>
            </w:r>
          </w:p>
          <w:p w:rsidR="00B251AA" w:rsidRDefault="00B251AA">
            <w:pPr>
              <w:spacing w:line="276" w:lineRule="auto"/>
              <w:jc w:val="both"/>
            </w:pPr>
          </w:p>
          <w:p w:rsidR="00B251AA" w:rsidRDefault="00BD14EB">
            <w:pPr>
              <w:spacing w:line="276" w:lineRule="auto"/>
              <w:jc w:val="both"/>
            </w:pPr>
            <w:r>
              <w:t xml:space="preserve">In summary, the predicted outputs of this research include the creation of accurate and trustworthy prediction models, the building of a comprehensive model evaluation framework, the publication of data-gathering recommendations, </w:t>
            </w:r>
            <w:r>
              <w:t>and the proposal of updated U-Net architectures. These outcomes aim to improve the identification of highly vulnerable forest regions at risk of deforestation, allowing for proactive conservation and sustainable management initiatives.</w:t>
            </w:r>
          </w:p>
        </w:tc>
      </w:tr>
    </w:tbl>
    <w:p w:rsidR="00B251AA" w:rsidRDefault="00B251AA"/>
    <w:p w:rsidR="00B251AA" w:rsidRDefault="00BD14EB">
      <w:r>
        <w:br w:type="page"/>
      </w:r>
    </w:p>
    <w:tbl>
      <w:tblPr>
        <w:tblStyle w:val="a8"/>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B251AA">
        <w:trPr>
          <w:cantSplit/>
          <w:trHeight w:val="61"/>
          <w:jc w:val="center"/>
        </w:trPr>
        <w:tc>
          <w:tcPr>
            <w:tcW w:w="9296" w:type="dxa"/>
            <w:vAlign w:val="center"/>
          </w:tcPr>
          <w:p w:rsidR="00B251AA" w:rsidRDefault="00BD14EB">
            <w:r>
              <w:rPr>
                <w:sz w:val="24"/>
                <w:szCs w:val="24"/>
              </w:rPr>
              <w:lastRenderedPageBreak/>
              <w:t>Research Plan and Time Table</w:t>
            </w:r>
          </w:p>
        </w:tc>
      </w:tr>
      <w:tr w:rsidR="00B251AA">
        <w:trPr>
          <w:cantSplit/>
          <w:trHeight w:val="590"/>
          <w:jc w:val="center"/>
        </w:trPr>
        <w:tc>
          <w:tcPr>
            <w:tcW w:w="9296" w:type="dxa"/>
            <w:vAlign w:val="center"/>
          </w:tcPr>
          <w:p w:rsidR="00B251AA" w:rsidRDefault="00BD14EB">
            <w:r>
              <w:rPr>
                <w:noProof/>
                <w:lang w:bidi="ar-SA"/>
              </w:rPr>
              <w:drawing>
                <wp:inline distT="114300" distB="114300" distL="114300" distR="114300">
                  <wp:extent cx="5753100" cy="1155700"/>
                  <wp:effectExtent l="0" t="0" r="0" b="0"/>
                  <wp:docPr id="1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0"/>
                          <a:srcRect/>
                          <a:stretch>
                            <a:fillRect/>
                          </a:stretch>
                        </pic:blipFill>
                        <pic:spPr>
                          <a:xfrm>
                            <a:off x="0" y="0"/>
                            <a:ext cx="5753100" cy="1155700"/>
                          </a:xfrm>
                          <a:prstGeom prst="rect">
                            <a:avLst/>
                          </a:prstGeom>
                          <a:ln/>
                        </pic:spPr>
                      </pic:pic>
                    </a:graphicData>
                  </a:graphic>
                </wp:inline>
              </w:drawing>
            </w:r>
          </w:p>
        </w:tc>
      </w:tr>
    </w:tbl>
    <w:p w:rsidR="00B251AA" w:rsidRDefault="00B251AA"/>
    <w:tbl>
      <w:tblPr>
        <w:tblStyle w:val="a9"/>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B251AA">
        <w:trPr>
          <w:cantSplit/>
          <w:trHeight w:val="61"/>
          <w:jc w:val="center"/>
        </w:trPr>
        <w:tc>
          <w:tcPr>
            <w:tcW w:w="9296" w:type="dxa"/>
            <w:vAlign w:val="center"/>
          </w:tcPr>
          <w:p w:rsidR="00B251AA" w:rsidRDefault="00BD14EB">
            <w:pPr>
              <w:rPr>
                <w:sz w:val="24"/>
                <w:szCs w:val="24"/>
              </w:rPr>
            </w:pPr>
            <w:r>
              <w:rPr>
                <w:sz w:val="24"/>
                <w:szCs w:val="24"/>
              </w:rPr>
              <w:t>Proposed Budget</w:t>
            </w:r>
          </w:p>
        </w:tc>
      </w:tr>
      <w:tr w:rsidR="00B251AA">
        <w:trPr>
          <w:cantSplit/>
          <w:trHeight w:val="590"/>
          <w:jc w:val="center"/>
        </w:trPr>
        <w:tc>
          <w:tcPr>
            <w:tcW w:w="9296" w:type="dxa"/>
            <w:vAlign w:val="center"/>
          </w:tcPr>
          <w:p w:rsidR="00B251AA" w:rsidRDefault="00B251AA" w:rsidP="0083349E"/>
        </w:tc>
      </w:tr>
    </w:tbl>
    <w:p w:rsidR="00360BDE" w:rsidRDefault="00360BDE"/>
    <w:p w:rsidR="00B251AA" w:rsidRDefault="00360BDE">
      <w:r>
        <w:br w:type="page"/>
      </w:r>
    </w:p>
    <w:tbl>
      <w:tblPr>
        <w:tblStyle w:val="aa"/>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B251AA">
        <w:trPr>
          <w:cantSplit/>
          <w:trHeight w:val="61"/>
          <w:jc w:val="center"/>
        </w:trPr>
        <w:tc>
          <w:tcPr>
            <w:tcW w:w="9296" w:type="dxa"/>
            <w:vAlign w:val="center"/>
          </w:tcPr>
          <w:p w:rsidR="00B251AA" w:rsidRDefault="00BD14EB">
            <w:pPr>
              <w:rPr>
                <w:sz w:val="24"/>
                <w:szCs w:val="24"/>
              </w:rPr>
            </w:pPr>
            <w:r>
              <w:rPr>
                <w:sz w:val="24"/>
                <w:szCs w:val="24"/>
              </w:rPr>
              <w:lastRenderedPageBreak/>
              <w:t>References (Minimum 40 Related References to the Topic) (IEEE format)</w:t>
            </w:r>
          </w:p>
        </w:tc>
      </w:tr>
      <w:tr w:rsidR="004D3C59">
        <w:trPr>
          <w:cantSplit/>
          <w:trHeight w:val="61"/>
          <w:jc w:val="center"/>
        </w:trPr>
        <w:tc>
          <w:tcPr>
            <w:tcW w:w="9296" w:type="dxa"/>
            <w:vAlign w:val="center"/>
          </w:tcPr>
          <w:p w:rsidR="004D3C59" w:rsidRPr="00DD7711" w:rsidRDefault="004D3C59" w:rsidP="004D3C59">
            <w:pPr>
              <w:pStyle w:val="EndNoteBibliography"/>
              <w:ind w:left="720" w:hanging="720"/>
            </w:pPr>
            <w:r>
              <w:fldChar w:fldCharType="begin"/>
            </w:r>
            <w:r>
              <w:instrText xml:space="preserve"> ADDIN EN.REFLIST </w:instrText>
            </w:r>
            <w:r>
              <w:fldChar w:fldCharType="separate"/>
            </w:r>
            <w:r w:rsidRPr="00DD7711">
              <w:t>[1]</w:t>
            </w:r>
            <w:r w:rsidRPr="00DD7711">
              <w:tab/>
              <w:t xml:space="preserve">D. V. Sang and N. D. Minh, "Fully Residual Convolutional Neural Networks for Aerial Image Segmentation," presented at the Proceedings of the 9th International Symposium on Information and Communication Technology, Danang City, Viet Nam, 2018. [Online]. Available: </w:t>
            </w:r>
            <w:hyperlink r:id="rId11" w:history="1">
              <w:r w:rsidRPr="00DD7711">
                <w:rPr>
                  <w:rStyle w:val="Hyperlink"/>
                </w:rPr>
                <w:t>https://doi.org/10.1145/3287921.3287970</w:t>
              </w:r>
            </w:hyperlink>
            <w:r w:rsidRPr="00DD7711">
              <w:t>.</w:t>
            </w:r>
          </w:p>
          <w:p w:rsidR="004D3C59" w:rsidRPr="00DD7711" w:rsidRDefault="004D3C59" w:rsidP="004D3C59">
            <w:pPr>
              <w:pStyle w:val="EndNoteBibliography"/>
              <w:ind w:left="720" w:hanging="720"/>
            </w:pPr>
            <w:r w:rsidRPr="00DD7711">
              <w:t>[2]</w:t>
            </w:r>
            <w:r w:rsidRPr="00DD7711">
              <w:tab/>
              <w:t>S. Mohla, S. Mohla, A. Guha, and B. Banerjee, "Multimodal Noisy Segmentation based fragmented burn scars identification in Amazon Rainforest," 2020.</w:t>
            </w:r>
          </w:p>
          <w:p w:rsidR="004D3C59" w:rsidRPr="00DD7711" w:rsidRDefault="004D3C59" w:rsidP="004D3C59">
            <w:pPr>
              <w:pStyle w:val="EndNoteBibliography"/>
              <w:ind w:left="720" w:hanging="720"/>
            </w:pPr>
            <w:r w:rsidRPr="00DD7711">
              <w:t>[3]</w:t>
            </w:r>
            <w:r w:rsidRPr="00DD7711">
              <w:tab/>
              <w:t xml:space="preserve">Y. Chen, X. Ouyang, and G. Agam, "ChangeNet: Learning to Detect Changes in Satellite Images," presented at the Proceedings of the 3rd ACM SIGSPATIAL International Workshop on AI for Geographic Knowledge Discovery, Chicago, IL, USA, 2019. [Online]. Available: </w:t>
            </w:r>
            <w:hyperlink r:id="rId12" w:history="1">
              <w:r w:rsidRPr="00DD7711">
                <w:rPr>
                  <w:rStyle w:val="Hyperlink"/>
                </w:rPr>
                <w:t>https://doi.org/10.1145/3356471.3365232</w:t>
              </w:r>
            </w:hyperlink>
            <w:r w:rsidRPr="00DD7711">
              <w:t>.</w:t>
            </w:r>
          </w:p>
          <w:p w:rsidR="004D3C59" w:rsidRPr="00DD7711" w:rsidRDefault="004D3C59" w:rsidP="004D3C59">
            <w:pPr>
              <w:pStyle w:val="EndNoteBibliography"/>
              <w:ind w:left="720" w:hanging="720"/>
            </w:pPr>
            <w:r w:rsidRPr="00DD7711">
              <w:t>[4]</w:t>
            </w:r>
            <w:r w:rsidRPr="00DD7711">
              <w:tab/>
              <w:t xml:space="preserve">J. David and Z. Ce, "An attention-based U-Net for detecting deforestation within satellite sensor imagery," </w:t>
            </w:r>
            <w:r w:rsidRPr="00DD7711">
              <w:rPr>
                <w:i/>
              </w:rPr>
              <w:t xml:space="preserve">International Journal of Applied Earth Observation and Geoinformation, </w:t>
            </w:r>
            <w:r w:rsidRPr="00DD7711">
              <w:t xml:space="preserve">vol. 107, p. 102685, 2022, doi: </w:t>
            </w:r>
            <w:hyperlink r:id="rId13" w:history="1">
              <w:r w:rsidRPr="00DD7711">
                <w:rPr>
                  <w:rStyle w:val="Hyperlink"/>
                </w:rPr>
                <w:t>https://doi.org/10.1016/j.jag.2022.102685</w:t>
              </w:r>
            </w:hyperlink>
            <w:r w:rsidRPr="00DD7711">
              <w:t>.</w:t>
            </w:r>
          </w:p>
          <w:p w:rsidR="004D3C59" w:rsidRPr="00DD7711" w:rsidRDefault="004D3C59" w:rsidP="004D3C59">
            <w:pPr>
              <w:pStyle w:val="EndNoteBibliography"/>
              <w:ind w:left="720" w:hanging="720"/>
            </w:pPr>
            <w:r w:rsidRPr="00DD7711">
              <w:t>[5]</w:t>
            </w:r>
            <w:r w:rsidRPr="00DD7711">
              <w:tab/>
              <w:t xml:space="preserve">Y. Michael, S. Evis, S. Carola-Bibiane, and R. Leonardo, "Focus U-Net: A novel dual attention-gated CNN for polyp segmentation during colonoscopy," </w:t>
            </w:r>
            <w:r w:rsidRPr="00DD7711">
              <w:rPr>
                <w:i/>
              </w:rPr>
              <w:t xml:space="preserve">Computers in Biology and Medicine, </w:t>
            </w:r>
            <w:r w:rsidRPr="00DD7711">
              <w:t xml:space="preserve">vol. 137, p. 104815, 2021, doi: </w:t>
            </w:r>
            <w:hyperlink r:id="rId14" w:history="1">
              <w:r w:rsidRPr="00DD7711">
                <w:rPr>
                  <w:rStyle w:val="Hyperlink"/>
                </w:rPr>
                <w:t>https://doi.org/10.1016/j.compbiomed.2021.104815</w:t>
              </w:r>
            </w:hyperlink>
            <w:r w:rsidRPr="00DD7711">
              <w:t>.</w:t>
            </w:r>
          </w:p>
          <w:p w:rsidR="004D3C59" w:rsidRPr="00DD7711" w:rsidRDefault="004D3C59" w:rsidP="004D3C59">
            <w:pPr>
              <w:pStyle w:val="EndNoteBibliography"/>
              <w:ind w:left="720" w:hanging="720"/>
            </w:pPr>
            <w:r w:rsidRPr="00DD7711">
              <w:t>[6]</w:t>
            </w:r>
            <w:r w:rsidRPr="00DD7711">
              <w:tab/>
              <w:t xml:space="preserve">L. Xu, W. Jing, H. Song, and G. Chen, "High-Resolution Remote Sensing Image Change Detection Combined With Pixel-Level and Object-Level," </w:t>
            </w:r>
            <w:r w:rsidRPr="00DD7711">
              <w:rPr>
                <w:i/>
              </w:rPr>
              <w:t xml:space="preserve">IEEE Access, </w:t>
            </w:r>
            <w:r w:rsidRPr="00DD7711">
              <w:t>vol. 7, pp. 78909-78918, 2019, doi: 10.1109/ACCESS.2019.2922839.</w:t>
            </w:r>
          </w:p>
          <w:p w:rsidR="004D3C59" w:rsidRPr="00DD7711" w:rsidRDefault="004D3C59" w:rsidP="004D3C59">
            <w:pPr>
              <w:pStyle w:val="EndNoteBibliography"/>
              <w:ind w:left="720" w:hanging="720"/>
            </w:pPr>
            <w:r w:rsidRPr="00DD7711">
              <w:t>[7]</w:t>
            </w:r>
            <w:r w:rsidRPr="00DD7711">
              <w:tab/>
              <w:t xml:space="preserve">K. Isaienkov, M. Yushchuk, V. Khramtsov, and O. Seliverstov, "Deep Learning for Regular Change Detection in Ukrainian Forest Ecosystem With Sentinel-2," </w:t>
            </w:r>
            <w:r w:rsidRPr="00DD7711">
              <w:rPr>
                <w:i/>
              </w:rPr>
              <w:t xml:space="preserve">IEEE Journal of Selected Topics in Applied Earth Observations and Remote Sensing, </w:t>
            </w:r>
            <w:r w:rsidRPr="00DD7711">
              <w:t>vol. 14, pp. 364-376, 2021, doi: 10.1109/JSTARS.2020.3034186.</w:t>
            </w:r>
          </w:p>
          <w:p w:rsidR="004D3C59" w:rsidRPr="00DD7711" w:rsidRDefault="004D3C59" w:rsidP="004D3C59">
            <w:pPr>
              <w:pStyle w:val="EndNoteBibliography"/>
              <w:ind w:left="720" w:hanging="720"/>
            </w:pPr>
            <w:r w:rsidRPr="00DD7711">
              <w:t>[8]</w:t>
            </w:r>
            <w:r w:rsidRPr="00DD7711">
              <w:tab/>
              <w:t xml:space="preserve">K. James and K. Bradshaw, "Segmenting objects with indistinct edges, with application to aerial imagery of vegetation," presented at the Proceedings of the South African Institute of Computer Scientists and Information Technologists 2019, Skukuza, South Africa, 2019. [Online]. Available: </w:t>
            </w:r>
            <w:hyperlink r:id="rId15" w:history="1">
              <w:r w:rsidRPr="00DD7711">
                <w:rPr>
                  <w:rStyle w:val="Hyperlink"/>
                </w:rPr>
                <w:t>https://doi.org/10.1145/3351108.3351124</w:t>
              </w:r>
            </w:hyperlink>
            <w:r w:rsidRPr="00DD7711">
              <w:t>.</w:t>
            </w:r>
          </w:p>
          <w:p w:rsidR="004D3C59" w:rsidRPr="00DD7711" w:rsidRDefault="004D3C59" w:rsidP="004D3C59">
            <w:pPr>
              <w:pStyle w:val="EndNoteBibliography"/>
              <w:ind w:left="720" w:hanging="720"/>
            </w:pPr>
            <w:r w:rsidRPr="00DD7711">
              <w:t>[9]</w:t>
            </w:r>
            <w:r w:rsidRPr="00DD7711">
              <w:tab/>
              <w:t xml:space="preserve">L. Fahad and R. Yassine, "Survey on semantic segmentation using deep learning techniques," </w:t>
            </w:r>
            <w:r w:rsidRPr="00DD7711">
              <w:rPr>
                <w:i/>
              </w:rPr>
              <w:t xml:space="preserve">Neurocomputing, </w:t>
            </w:r>
            <w:r w:rsidRPr="00DD7711">
              <w:t xml:space="preserve">vol. 338, pp. 321-348, 2019, doi: </w:t>
            </w:r>
            <w:hyperlink r:id="rId16" w:history="1">
              <w:r w:rsidRPr="00DD7711">
                <w:rPr>
                  <w:rStyle w:val="Hyperlink"/>
                </w:rPr>
                <w:t>https://doi.org/10.1016/j.neucom.2019.02.003</w:t>
              </w:r>
            </w:hyperlink>
            <w:r w:rsidRPr="00DD7711">
              <w:t>.</w:t>
            </w:r>
          </w:p>
          <w:p w:rsidR="004D3C59" w:rsidRPr="00DD7711" w:rsidRDefault="004D3C59" w:rsidP="004D3C59">
            <w:pPr>
              <w:pStyle w:val="EndNoteBibliography"/>
              <w:ind w:left="720" w:hanging="720"/>
            </w:pPr>
            <w:r w:rsidRPr="00DD7711">
              <w:t>[10]</w:t>
            </w:r>
            <w:r w:rsidRPr="00DD7711">
              <w:tab/>
              <w:t>T. Pohlen, A. Hermans, M. Mathias, and B. Leibe, "Full-Resolution Residual Networks for Semantic Segmentation in Street Scenes," 2017.</w:t>
            </w:r>
          </w:p>
          <w:p w:rsidR="004D3C59" w:rsidRPr="00DD7711" w:rsidRDefault="004D3C59" w:rsidP="004D3C59">
            <w:pPr>
              <w:pStyle w:val="EndNoteBibliography"/>
              <w:ind w:left="720" w:hanging="720"/>
            </w:pPr>
            <w:r w:rsidRPr="00DD7711">
              <w:t>[11]</w:t>
            </w:r>
            <w:r w:rsidRPr="00DD7711">
              <w:tab/>
              <w:t xml:space="preserve">A. Paszke, A. Chaurasia, S. Kim, and E. Culurciello, "Enet: A deep neural network architecture for real-time semantic segmentation," </w:t>
            </w:r>
            <w:r w:rsidRPr="00DD7711">
              <w:rPr>
                <w:i/>
              </w:rPr>
              <w:t xml:space="preserve">arXiv preprint arXiv:1606.02147, </w:t>
            </w:r>
            <w:r w:rsidRPr="00DD7711">
              <w:t>2016.</w:t>
            </w:r>
          </w:p>
          <w:p w:rsidR="004D3C59" w:rsidRPr="00DD7711" w:rsidRDefault="004D3C59" w:rsidP="004D3C59">
            <w:pPr>
              <w:pStyle w:val="EndNoteBibliography"/>
              <w:ind w:left="720" w:hanging="720"/>
            </w:pPr>
            <w:r w:rsidRPr="00DD7711">
              <w:t>[12]</w:t>
            </w:r>
            <w:r w:rsidRPr="00DD7711">
              <w:tab/>
              <w:t>S. Xie, R. Girshick, P. Dollár, Z. Tu, and K. He, "Aggregated Residual Transformations for Deep Neural Networks," 2017.</w:t>
            </w:r>
          </w:p>
          <w:p w:rsidR="004D3C59" w:rsidRPr="00DD7711" w:rsidRDefault="004D3C59" w:rsidP="004D3C59">
            <w:pPr>
              <w:pStyle w:val="EndNoteBibliography"/>
              <w:ind w:left="720" w:hanging="720"/>
            </w:pPr>
            <w:r w:rsidRPr="00DD7711">
              <w:t>[13]</w:t>
            </w:r>
            <w:r w:rsidRPr="00DD7711">
              <w:tab/>
              <w:t xml:space="preserve">S. Ren, K. He, R. Girshick, and J. Sun, "Faster R-CNN: Towards Real-Time Object Detection with Region Proposal Networks," 2015. [Online]. Available: </w:t>
            </w:r>
            <w:hyperlink r:id="rId17" w:history="1">
              <w:r w:rsidRPr="00DD7711">
                <w:rPr>
                  <w:rStyle w:val="Hyperlink"/>
                </w:rPr>
                <w:t>https://proceedings.neurips.cc/paper_files/paper/2015/file/14bfa6bb14875e45bba028a21ed38046-Paper.pdf</w:t>
              </w:r>
            </w:hyperlink>
            <w:r w:rsidRPr="00DD7711">
              <w:t>.</w:t>
            </w:r>
          </w:p>
          <w:p w:rsidR="004D3C59" w:rsidRPr="00DD7711" w:rsidRDefault="004D3C59" w:rsidP="004D3C59">
            <w:pPr>
              <w:pStyle w:val="EndNoteBibliography"/>
              <w:ind w:left="720" w:hanging="720"/>
            </w:pPr>
            <w:r w:rsidRPr="00DD7711">
              <w:t>[14]</w:t>
            </w:r>
            <w:r w:rsidRPr="00DD7711">
              <w:tab/>
              <w:t xml:space="preserve">S. Liu, L. Qi, H. Qin, J. Shi, and J. Jia, "Path aggregation network for instance segmentation," in </w:t>
            </w:r>
            <w:r w:rsidRPr="00DD7711">
              <w:rPr>
                <w:i/>
              </w:rPr>
              <w:t>Proceedings of the IEEE conference on computer vision and pattern recognition</w:t>
            </w:r>
            <w:r w:rsidRPr="00DD7711">
              <w:t xml:space="preserve">, 2018, pp. 8759-8768. </w:t>
            </w:r>
          </w:p>
          <w:p w:rsidR="004D3C59" w:rsidRPr="00DD7711" w:rsidRDefault="004D3C59" w:rsidP="004D3C59">
            <w:pPr>
              <w:pStyle w:val="EndNoteBibliography"/>
              <w:ind w:left="720" w:hanging="720"/>
            </w:pPr>
            <w:r w:rsidRPr="00DD7711">
              <w:t>[15]</w:t>
            </w:r>
            <w:r w:rsidRPr="00DD7711">
              <w:tab/>
              <w:t>A. Salvador</w:t>
            </w:r>
            <w:r w:rsidRPr="00DD7711">
              <w:rPr>
                <w:i/>
              </w:rPr>
              <w:t xml:space="preserve"> et al.</w:t>
            </w:r>
            <w:r w:rsidRPr="00DD7711">
              <w:t xml:space="preserve">, "Recurrent neural networks for semantic instance segmentation," </w:t>
            </w:r>
            <w:r w:rsidRPr="00DD7711">
              <w:rPr>
                <w:i/>
              </w:rPr>
              <w:t xml:space="preserve">arXiv preprint arXiv:1712.00617, </w:t>
            </w:r>
            <w:r w:rsidRPr="00DD7711">
              <w:t>2017.</w:t>
            </w:r>
          </w:p>
          <w:p w:rsidR="004D3C59" w:rsidRPr="00DD7711" w:rsidRDefault="004D3C59" w:rsidP="004D3C59">
            <w:pPr>
              <w:pStyle w:val="EndNoteBibliography"/>
              <w:ind w:left="720" w:hanging="720"/>
            </w:pPr>
            <w:r w:rsidRPr="00DD7711">
              <w:t>[16]</w:t>
            </w:r>
            <w:r w:rsidRPr="00DD7711">
              <w:tab/>
              <w:t xml:space="preserve">H. Fan, X. Mei, D. Prokhorov, and H. Ling, "Multi-level contextual rnns with attention model for scene labeling," </w:t>
            </w:r>
            <w:r w:rsidRPr="00DD7711">
              <w:rPr>
                <w:i/>
              </w:rPr>
              <w:t xml:space="preserve">IEEE Transactions on Intelligent Transportation Systems, </w:t>
            </w:r>
            <w:r w:rsidRPr="00DD7711">
              <w:t>vol. 19, no. 11, pp. 3475-3485, 2018.</w:t>
            </w:r>
          </w:p>
          <w:p w:rsidR="004D3C59" w:rsidRPr="00DD7711" w:rsidRDefault="004D3C59" w:rsidP="004D3C59">
            <w:pPr>
              <w:pStyle w:val="EndNoteBibliography"/>
              <w:ind w:left="720" w:hanging="720"/>
            </w:pPr>
            <w:r w:rsidRPr="00DD7711">
              <w:t>[17]</w:t>
            </w:r>
            <w:r w:rsidRPr="00DD7711">
              <w:tab/>
              <w:t>J. Long, E. Shelhamer, and T. Darrell, "Fully convolutional networks for semantic segmentation," 2015.</w:t>
            </w:r>
          </w:p>
          <w:p w:rsidR="004D3C59" w:rsidRPr="00DD7711" w:rsidRDefault="004D3C59" w:rsidP="004D3C59">
            <w:pPr>
              <w:pStyle w:val="EndNoteBibliography"/>
              <w:ind w:left="720" w:hanging="720"/>
            </w:pPr>
            <w:r w:rsidRPr="00DD7711">
              <w:t>[18]</w:t>
            </w:r>
            <w:r w:rsidRPr="00DD7711">
              <w:tab/>
              <w:t xml:space="preserve">G. Nanfack, A. Elhassouny, and R. O. H. Thami, "Squeeze-SegNet: a new fast deep convolutional neural network for semantic segmentation," in </w:t>
            </w:r>
            <w:r w:rsidRPr="00DD7711">
              <w:rPr>
                <w:i/>
              </w:rPr>
              <w:t>Tenth International Conference on Machine Vision (ICMV 2017)</w:t>
            </w:r>
            <w:r w:rsidRPr="00DD7711">
              <w:t xml:space="preserve">, 2018, vol. 10696: SPIE, pp. 703-710. </w:t>
            </w:r>
          </w:p>
          <w:p w:rsidR="004D3C59" w:rsidRPr="00DD7711" w:rsidRDefault="004D3C59" w:rsidP="004D3C59">
            <w:pPr>
              <w:pStyle w:val="EndNoteBibliography"/>
              <w:ind w:left="720" w:hanging="720"/>
            </w:pPr>
            <w:r w:rsidRPr="00DD7711">
              <w:t>[19]</w:t>
            </w:r>
            <w:r w:rsidRPr="00DD7711">
              <w:tab/>
              <w:t>P. Bilinski and V. Prisacariu, "Dense Decoder Shortcut Connections for Single-Pass Semantic Segmentation," presented at the The IEEE Conference on Computer Vision and Pattern Recognition (CVPR), June, 2018.</w:t>
            </w:r>
          </w:p>
          <w:p w:rsidR="004D3C59" w:rsidRDefault="004D3C59" w:rsidP="004D3C59">
            <w:r>
              <w:fldChar w:fldCharType="end"/>
            </w:r>
          </w:p>
        </w:tc>
      </w:tr>
      <w:tr w:rsidR="004D3C59">
        <w:trPr>
          <w:cantSplit/>
          <w:trHeight w:val="61"/>
          <w:jc w:val="center"/>
        </w:trPr>
        <w:tc>
          <w:tcPr>
            <w:tcW w:w="9296" w:type="dxa"/>
            <w:vAlign w:val="center"/>
          </w:tcPr>
          <w:p w:rsidR="004D3C59" w:rsidRPr="00DD7711" w:rsidRDefault="004D3C59" w:rsidP="004D3C59">
            <w:pPr>
              <w:pStyle w:val="EndNoteBibliography"/>
              <w:ind w:left="720" w:hanging="720"/>
            </w:pPr>
            <w:r w:rsidRPr="00DD7711">
              <w:lastRenderedPageBreak/>
              <w:t>[20]</w:t>
            </w:r>
            <w:r w:rsidRPr="00DD7711">
              <w:tab/>
              <w:t xml:space="preserve">L.-C. Chen, Y. Zhu, G. Papandreou, F. Schroff, and H. Adam, "Encoder-decoder with atrous separable convolution for semantic image segmentation," in </w:t>
            </w:r>
            <w:r w:rsidRPr="00DD7711">
              <w:rPr>
                <w:i/>
              </w:rPr>
              <w:t>Proceedings of the European conference on computer vision (ECCV)</w:t>
            </w:r>
            <w:r w:rsidRPr="00DD7711">
              <w:t xml:space="preserve">, 2018, pp. 801-818. </w:t>
            </w:r>
          </w:p>
          <w:p w:rsidR="004D3C59" w:rsidRPr="00DD7711" w:rsidRDefault="004D3C59" w:rsidP="004D3C59">
            <w:pPr>
              <w:pStyle w:val="EndNoteBibliography"/>
              <w:ind w:left="720" w:hanging="720"/>
            </w:pPr>
            <w:r w:rsidRPr="00DD7711">
              <w:t>[21]</w:t>
            </w:r>
            <w:r w:rsidRPr="00DD7711">
              <w:tab/>
              <w:t xml:space="preserve">D. M. Vo and S.-W. Lee, "Semantic image segmentation using fully convolutional neural networks with multi-scale images and multi-scale dilated convolutions," </w:t>
            </w:r>
            <w:r w:rsidRPr="00DD7711">
              <w:rPr>
                <w:i/>
              </w:rPr>
              <w:t xml:space="preserve">Multimedia Tools and Applications, </w:t>
            </w:r>
            <w:r w:rsidRPr="00DD7711">
              <w:t>vol. 77, no. 14, pp. 18689-18707, 2018/07/01 2018, doi: 10.1007/s11042-018-5653-x.</w:t>
            </w:r>
          </w:p>
          <w:p w:rsidR="004D3C59" w:rsidRPr="00DD7711" w:rsidRDefault="004D3C59" w:rsidP="004D3C59">
            <w:pPr>
              <w:pStyle w:val="EndNoteBibliography"/>
              <w:ind w:left="720" w:hanging="720"/>
            </w:pPr>
            <w:r w:rsidRPr="00DD7711">
              <w:t>[22]</w:t>
            </w:r>
            <w:r w:rsidRPr="00DD7711">
              <w:tab/>
              <w:t xml:space="preserve">Y. He, K. Jia, and Z. Wei, "Improvements in Forest Segmentation Accuracy Using a New Deep Learning Architecture and Data Augmentation Technique," </w:t>
            </w:r>
            <w:r w:rsidRPr="00DD7711">
              <w:rPr>
                <w:i/>
              </w:rPr>
              <w:t xml:space="preserve">Remote Sensing, </w:t>
            </w:r>
            <w:r w:rsidRPr="00DD7711">
              <w:t xml:space="preserve">vol. 15, no. 9, p. 2412, 2023. [Online]. Available: </w:t>
            </w:r>
            <w:hyperlink r:id="rId18" w:history="1">
              <w:r w:rsidRPr="00DD7711">
                <w:rPr>
                  <w:rStyle w:val="Hyperlink"/>
                </w:rPr>
                <w:t>https://www.mdpi.com/2072-4292/15/9/2412</w:t>
              </w:r>
            </w:hyperlink>
            <w:r w:rsidRPr="00DD7711">
              <w:t>.</w:t>
            </w:r>
          </w:p>
          <w:p w:rsidR="004D3C59" w:rsidRPr="00DD7711" w:rsidRDefault="004D3C59" w:rsidP="004D3C59">
            <w:pPr>
              <w:pStyle w:val="EndNoteBibliography"/>
              <w:ind w:left="720" w:hanging="720"/>
            </w:pPr>
            <w:r w:rsidRPr="00DD7711">
              <w:t>[23]</w:t>
            </w:r>
            <w:r w:rsidRPr="00DD7711">
              <w:tab/>
              <w:t xml:space="preserve">Y. Yuan, J. Cui, Y. Liu, and B. Wu, "A Multi-Step Fusion Network for Semantic Segmentation of High-Resolution Aerial Images," </w:t>
            </w:r>
            <w:r w:rsidRPr="00DD7711">
              <w:rPr>
                <w:i/>
              </w:rPr>
              <w:t xml:space="preserve">Sensors, </w:t>
            </w:r>
            <w:r w:rsidRPr="00DD7711">
              <w:t xml:space="preserve">vol. 23, no. 11, p. 5323, 2023. [Online]. Available: </w:t>
            </w:r>
            <w:hyperlink r:id="rId19" w:history="1">
              <w:r w:rsidRPr="00DD7711">
                <w:rPr>
                  <w:rStyle w:val="Hyperlink"/>
                </w:rPr>
                <w:t>https://www.mdpi.com/1424-8220/23/11/5323</w:t>
              </w:r>
            </w:hyperlink>
            <w:r w:rsidRPr="00DD7711">
              <w:t>.</w:t>
            </w:r>
          </w:p>
          <w:p w:rsidR="004D3C59" w:rsidRPr="00DD7711" w:rsidRDefault="004D3C59" w:rsidP="004D3C59">
            <w:pPr>
              <w:pStyle w:val="EndNoteBibliography"/>
              <w:ind w:left="720" w:hanging="720"/>
            </w:pPr>
            <w:r w:rsidRPr="00DD7711">
              <w:t>[24]</w:t>
            </w:r>
            <w:r w:rsidRPr="00DD7711">
              <w:tab/>
              <w:t xml:space="preserve">T. Muhammad, A. B. Farrukh, G. Sajid, and Z. Hamza, "ADU-Net: Semantic segmentation of satellite imagery for land cover classification," </w:t>
            </w:r>
            <w:r w:rsidRPr="00DD7711">
              <w:rPr>
                <w:i/>
              </w:rPr>
              <w:t xml:space="preserve">Advances in Space Research, </w:t>
            </w:r>
            <w:r w:rsidRPr="00DD7711">
              <w:t xml:space="preserve">2023, doi: </w:t>
            </w:r>
            <w:hyperlink r:id="rId20" w:history="1">
              <w:r w:rsidRPr="00DD7711">
                <w:rPr>
                  <w:rStyle w:val="Hyperlink"/>
                </w:rPr>
                <w:t>https://doi.org/10.1016/j.asr.2023.05.007</w:t>
              </w:r>
            </w:hyperlink>
            <w:r w:rsidRPr="00DD7711">
              <w:t>.</w:t>
            </w:r>
          </w:p>
          <w:p w:rsidR="004D3C59" w:rsidRPr="00DD7711" w:rsidRDefault="004D3C59" w:rsidP="004D3C59">
            <w:pPr>
              <w:pStyle w:val="EndNoteBibliography"/>
              <w:ind w:left="720" w:hanging="720"/>
            </w:pPr>
            <w:r w:rsidRPr="00DD7711">
              <w:t>[25]</w:t>
            </w:r>
            <w:r w:rsidRPr="00DD7711">
              <w:tab/>
              <w:t xml:space="preserve">W. Junxiao, F. Zhixi, J. Yao, Y. Shuyuan, and M. Huixiao, "Orientation Attention Network for semantic segmentation of remote sensing images," </w:t>
            </w:r>
            <w:r w:rsidRPr="00DD7711">
              <w:rPr>
                <w:i/>
              </w:rPr>
              <w:t xml:space="preserve">Knowledge-Based Systems, </w:t>
            </w:r>
            <w:r w:rsidRPr="00DD7711">
              <w:t xml:space="preserve">vol. 267, p. 110415, 2023, doi: </w:t>
            </w:r>
            <w:hyperlink r:id="rId21" w:history="1">
              <w:r w:rsidRPr="00DD7711">
                <w:rPr>
                  <w:rStyle w:val="Hyperlink"/>
                </w:rPr>
                <w:t>https://doi.org/10.1016/j.knosys.2023.110415</w:t>
              </w:r>
            </w:hyperlink>
            <w:r w:rsidRPr="00DD7711">
              <w:t>.</w:t>
            </w:r>
          </w:p>
          <w:p w:rsidR="004D3C59" w:rsidRPr="00DD7711" w:rsidRDefault="004D3C59" w:rsidP="004D3C59">
            <w:pPr>
              <w:pStyle w:val="EndNoteBibliography"/>
              <w:ind w:left="720" w:hanging="720"/>
            </w:pPr>
            <w:r w:rsidRPr="00DD7711">
              <w:t>[26]</w:t>
            </w:r>
            <w:r w:rsidRPr="00DD7711">
              <w:tab/>
              <w:t xml:space="preserve">G. Xingjian, L. Sizhe, R. Shougang, Z. Hengbiao, F. Chengcheng, and X. Huanliang, "Adaptive enhanced swin transformer with U-net for remote sensing image segmentation," </w:t>
            </w:r>
            <w:r w:rsidRPr="00DD7711">
              <w:rPr>
                <w:i/>
              </w:rPr>
              <w:t xml:space="preserve">Computers and Electrical Engineering, </w:t>
            </w:r>
            <w:r w:rsidRPr="00DD7711">
              <w:t xml:space="preserve">vol. 102, p. 108223, 2022, doi: </w:t>
            </w:r>
            <w:hyperlink r:id="rId22" w:history="1">
              <w:r w:rsidRPr="00DD7711">
                <w:rPr>
                  <w:rStyle w:val="Hyperlink"/>
                </w:rPr>
                <w:t>https://doi.org/10.1016/j.compeleceng.2022.108223</w:t>
              </w:r>
            </w:hyperlink>
            <w:r w:rsidRPr="00DD7711">
              <w:t>.</w:t>
            </w:r>
          </w:p>
          <w:p w:rsidR="004D3C59" w:rsidRPr="00DD7711" w:rsidRDefault="004D3C59" w:rsidP="004D3C59">
            <w:pPr>
              <w:pStyle w:val="EndNoteBibliography"/>
              <w:ind w:left="720" w:hanging="720"/>
            </w:pPr>
            <w:r w:rsidRPr="00DD7711">
              <w:t>[27]</w:t>
            </w:r>
            <w:r w:rsidRPr="00DD7711">
              <w:tab/>
              <w:t>W. Libo</w:t>
            </w:r>
            <w:r w:rsidRPr="00DD7711">
              <w:rPr>
                <w:i/>
              </w:rPr>
              <w:t xml:space="preserve"> et al.</w:t>
            </w:r>
            <w:r w:rsidRPr="00DD7711">
              <w:t xml:space="preserve">, "UNetFormer: A UNet-like transformer for efficient semantic segmentation of remote sensing urban scene imagery," </w:t>
            </w:r>
            <w:r w:rsidRPr="00DD7711">
              <w:rPr>
                <w:i/>
              </w:rPr>
              <w:t xml:space="preserve">ISPRS Journal of Photogrammetry and Remote Sensing, </w:t>
            </w:r>
            <w:r w:rsidRPr="00DD7711">
              <w:t xml:space="preserve">vol. 190, pp. 196-214, 2022, doi: </w:t>
            </w:r>
            <w:hyperlink r:id="rId23" w:history="1">
              <w:r w:rsidRPr="00DD7711">
                <w:rPr>
                  <w:rStyle w:val="Hyperlink"/>
                </w:rPr>
                <w:t>https://doi.org/10.1016/j.isprsjprs.2022.06.008</w:t>
              </w:r>
            </w:hyperlink>
            <w:r w:rsidRPr="00DD7711">
              <w:t>.</w:t>
            </w:r>
          </w:p>
          <w:p w:rsidR="004D3C59" w:rsidRDefault="004D3C59" w:rsidP="004D3C59">
            <w:pPr>
              <w:pStyle w:val="EndNoteBibliography"/>
              <w:ind w:left="720" w:hanging="720"/>
            </w:pPr>
          </w:p>
        </w:tc>
      </w:tr>
    </w:tbl>
    <w:p w:rsidR="00360BDE" w:rsidRDefault="00360BDE"/>
    <w:p w:rsidR="00B251AA" w:rsidRDefault="00360BDE">
      <w:r>
        <w:br w:type="page"/>
      </w:r>
      <w:bookmarkStart w:id="1" w:name="_GoBack"/>
      <w:bookmarkEnd w:id="1"/>
    </w:p>
    <w:tbl>
      <w:tblPr>
        <w:tblStyle w:val="ab"/>
        <w:tblW w:w="929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96"/>
      </w:tblGrid>
      <w:tr w:rsidR="00B251AA">
        <w:trPr>
          <w:cantSplit/>
          <w:trHeight w:val="61"/>
          <w:jc w:val="center"/>
        </w:trPr>
        <w:tc>
          <w:tcPr>
            <w:tcW w:w="9296" w:type="dxa"/>
            <w:vAlign w:val="center"/>
          </w:tcPr>
          <w:p w:rsidR="00B251AA" w:rsidRDefault="00BD14EB">
            <w:r>
              <w:rPr>
                <w:sz w:val="24"/>
                <w:szCs w:val="24"/>
              </w:rPr>
              <w:lastRenderedPageBreak/>
              <w:t>Any Other Relevant Information</w:t>
            </w:r>
          </w:p>
        </w:tc>
      </w:tr>
      <w:tr w:rsidR="00B251AA">
        <w:trPr>
          <w:cantSplit/>
          <w:trHeight w:val="590"/>
          <w:jc w:val="center"/>
        </w:trPr>
        <w:tc>
          <w:tcPr>
            <w:tcW w:w="9296" w:type="dxa"/>
            <w:vAlign w:val="center"/>
          </w:tcPr>
          <w:p w:rsidR="00B251AA" w:rsidRDefault="00B251AA"/>
        </w:tc>
      </w:tr>
    </w:tbl>
    <w:p w:rsidR="0083349E" w:rsidRDefault="0083349E">
      <w:r>
        <w:fldChar w:fldCharType="begin"/>
      </w:r>
      <w:r>
        <w:instrText xml:space="preserve"> ADDIN EN.CITE &lt;EndNote&gt;&lt;Cite Hidden="1"&gt;&lt;Author&gt;Pohlen&lt;/Author&gt;&lt;Year&gt;2017&lt;/Year&gt;&lt;RecNum&gt;25&lt;/RecNum&gt;&lt;record&gt;&lt;rec-number&gt;25&lt;/rec-number&gt;&lt;foreign-keys&gt;&lt;key app="EN" db-id="50xz90vvhpz0stez2x15swdzft2vtrrdvrxf" timestamp="1687712714"&gt;25&lt;/key&gt;&lt;/foreign-keys&gt;&lt;ref-type name="Conference Paper"&gt;47&lt;/ref-type&gt;&lt;contributors&gt;&lt;authors&gt;&lt;author&gt;Pohlen, Tobias&lt;/author&gt;&lt;author&gt;Hermans, Alexander&lt;/author&gt;&lt;author&gt;Mathias, Markus&lt;/author&gt;&lt;author&gt;Leibe, Bastian&lt;/author&gt;&lt;/authors&gt;&lt;/contributors&gt;&lt;titles&gt;&lt;title&gt;Full-Resolution Residual Networks for Semantic Segmentation in Street Scenes&lt;/title&gt;&lt;/titles&gt;&lt;pages&gt;3309-3318&lt;/pages&gt;&lt;dates&gt;&lt;year&gt;2017&lt;/year&gt;&lt;/dates&gt;&lt;urls&gt;&lt;/urls&gt;&lt;electronic-resource-num&gt;10.1109/CVPR.2017.353&lt;/electronic-resource-num&gt;&lt;/record&gt;&lt;/Cite&gt;&lt;/EndNote&gt;</w:instrText>
      </w:r>
      <w:r>
        <w:fldChar w:fldCharType="separate"/>
      </w:r>
      <w:r>
        <w:fldChar w:fldCharType="end"/>
      </w:r>
    </w:p>
    <w:sectPr w:rsidR="0083349E">
      <w:headerReference w:type="default" r:id="rId24"/>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D14EB" w:rsidRDefault="00BD14EB">
      <w:r>
        <w:separator/>
      </w:r>
    </w:p>
  </w:endnote>
  <w:endnote w:type="continuationSeparator" w:id="0">
    <w:p w:rsidR="00BD14EB" w:rsidRDefault="00BD14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D14EB" w:rsidRDefault="00BD14EB">
      <w:r>
        <w:separator/>
      </w:r>
    </w:p>
  </w:footnote>
  <w:footnote w:type="continuationSeparator" w:id="0">
    <w:p w:rsidR="00BD14EB" w:rsidRDefault="00BD14E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51AA" w:rsidRDefault="00BD14EB">
    <w:pPr>
      <w:shd w:val="clear" w:color="auto" w:fill="FFFFFF"/>
      <w:ind w:firstLine="720"/>
      <w:jc w:val="center"/>
      <w:rPr>
        <w:color w:val="000000"/>
        <w:sz w:val="22"/>
        <w:szCs w:val="22"/>
      </w:rPr>
    </w:pPr>
    <w:r>
      <w:rPr>
        <w:color w:val="000000"/>
        <w:sz w:val="22"/>
        <w:szCs w:val="22"/>
      </w:rPr>
      <w:t>SABARAGAMUWA UNIVERSITY OF SRI LANKA</w:t>
    </w:r>
    <w:r>
      <w:rPr>
        <w:noProof/>
        <w:lang w:bidi="ar-SA"/>
      </w:rPr>
      <w:drawing>
        <wp:anchor distT="0" distB="0" distL="114300" distR="114300" simplePos="0" relativeHeight="251658240" behindDoc="0" locked="0" layoutInCell="1" hidden="0" allowOverlap="1">
          <wp:simplePos x="0" y="0"/>
          <wp:positionH relativeFrom="column">
            <wp:posOffset>-541866</wp:posOffset>
          </wp:positionH>
          <wp:positionV relativeFrom="paragraph">
            <wp:posOffset>-250824</wp:posOffset>
          </wp:positionV>
          <wp:extent cx="1054100" cy="1054100"/>
          <wp:effectExtent l="0" t="0" r="0" b="0"/>
          <wp:wrapNone/>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054100" cy="1054100"/>
                  </a:xfrm>
                  <a:prstGeom prst="rect">
                    <a:avLst/>
                  </a:prstGeom>
                  <a:ln/>
                </pic:spPr>
              </pic:pic>
            </a:graphicData>
          </a:graphic>
        </wp:anchor>
      </w:drawing>
    </w:r>
  </w:p>
  <w:p w:rsidR="00B251AA" w:rsidRDefault="00BD14EB">
    <w:pPr>
      <w:pStyle w:val="Heading4"/>
      <w:shd w:val="clear" w:color="auto" w:fill="FFFFFF"/>
      <w:ind w:firstLine="720"/>
      <w:rPr>
        <w:b w:val="0"/>
        <w:color w:val="000000"/>
        <w:sz w:val="22"/>
        <w:szCs w:val="22"/>
      </w:rPr>
    </w:pPr>
    <w:r>
      <w:rPr>
        <w:b w:val="0"/>
        <w:color w:val="000000"/>
        <w:sz w:val="22"/>
        <w:szCs w:val="22"/>
      </w:rPr>
      <w:t>FACULTY OF COMPUTING</w:t>
    </w:r>
  </w:p>
  <w:p w:rsidR="00B251AA" w:rsidRDefault="00BD14EB">
    <w:pPr>
      <w:shd w:val="clear" w:color="auto" w:fill="FFFFFF"/>
      <w:ind w:left="720" w:firstLine="720"/>
      <w:jc w:val="center"/>
      <w:rPr>
        <w:color w:val="000000"/>
        <w:sz w:val="22"/>
        <w:szCs w:val="22"/>
      </w:rPr>
    </w:pPr>
    <w:r>
      <w:rPr>
        <w:color w:val="000000"/>
        <w:sz w:val="22"/>
        <w:szCs w:val="22"/>
      </w:rPr>
      <w:t>DEPARTMENT OF COMPUTING &amp; INFORMATION SYSTEMS</w:t>
    </w:r>
  </w:p>
  <w:p w:rsidR="00B251AA" w:rsidRDefault="00BD14EB">
    <w:pPr>
      <w:shd w:val="clear" w:color="auto" w:fill="FFFFFF"/>
      <w:ind w:left="720" w:firstLine="720"/>
      <w:jc w:val="center"/>
      <w:rPr>
        <w:color w:val="000000"/>
        <w:sz w:val="22"/>
        <w:szCs w:val="22"/>
      </w:rPr>
    </w:pPr>
    <w:r>
      <w:rPr>
        <w:color w:val="000000"/>
        <w:sz w:val="22"/>
        <w:szCs w:val="22"/>
      </w:rPr>
      <w:t>BSc DEGREE PROGRAMME IN COMPUTING AND INFORMATION SYSTEMS</w:t>
    </w:r>
  </w:p>
  <w:p w:rsidR="00B251AA" w:rsidRDefault="00BD14EB">
    <w:pPr>
      <w:pBdr>
        <w:top w:val="nil"/>
        <w:left w:val="nil"/>
        <w:bottom w:val="nil"/>
        <w:right w:val="nil"/>
        <w:between w:val="nil"/>
      </w:pBdr>
      <w:tabs>
        <w:tab w:val="center" w:pos="4513"/>
        <w:tab w:val="right" w:pos="9026"/>
      </w:tabs>
      <w:jc w:val="center"/>
      <w:rPr>
        <w:rFonts w:eastAsia="Times New Roman"/>
        <w:color w:val="000000"/>
        <w:sz w:val="22"/>
        <w:szCs w:val="22"/>
      </w:rPr>
    </w:pPr>
    <w:r>
      <w:rPr>
        <w:rFonts w:eastAsia="Times New Roman"/>
        <w:color w:val="000000"/>
        <w:sz w:val="22"/>
        <w:szCs w:val="22"/>
      </w:rPr>
      <w:t>IS 42853 Research Project in Information Systems</w:t>
    </w:r>
  </w:p>
  <w:p w:rsidR="00B251AA" w:rsidRDefault="00B251AA">
    <w:pPr>
      <w:pBdr>
        <w:top w:val="nil"/>
        <w:left w:val="nil"/>
        <w:bottom w:val="nil"/>
        <w:right w:val="nil"/>
        <w:between w:val="nil"/>
      </w:pBdr>
      <w:tabs>
        <w:tab w:val="center" w:pos="4513"/>
        <w:tab w:val="right" w:pos="9026"/>
      </w:tabs>
      <w:rPr>
        <w:rFonts w:eastAsia="Times New Roman"/>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B52442"/>
    <w:multiLevelType w:val="multilevel"/>
    <w:tmpl w:val="555887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ED04A6D"/>
    <w:multiLevelType w:val="multilevel"/>
    <w:tmpl w:val="0E0C5E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57DC664E"/>
    <w:multiLevelType w:val="multilevel"/>
    <w:tmpl w:val="28886D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xz90vvhpz0stez2x15swdzft2vtrrdvrxf&quot;&gt;My EndNote Library&lt;record-ids&gt;&lt;item&gt;2&lt;/item&gt;&lt;item&gt;3&lt;/item&gt;&lt;item&gt;7&lt;/item&gt;&lt;item&gt;8&lt;/item&gt;&lt;item&gt;9&lt;/item&gt;&lt;item&gt;10&lt;/item&gt;&lt;item&gt;11&lt;/item&gt;&lt;item&gt;12&lt;/item&gt;&lt;item&gt;13&lt;/item&gt;&lt;item&gt;15&lt;/item&gt;&lt;item&gt;17&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record-ids&gt;&lt;/item&gt;&lt;/Libraries&gt;"/>
  </w:docVars>
  <w:rsids>
    <w:rsidRoot w:val="00B251AA"/>
    <w:rsid w:val="00360BDE"/>
    <w:rsid w:val="0036200A"/>
    <w:rsid w:val="00490D60"/>
    <w:rsid w:val="004D3C59"/>
    <w:rsid w:val="00797563"/>
    <w:rsid w:val="0083349E"/>
    <w:rsid w:val="008C26D4"/>
    <w:rsid w:val="00B251AA"/>
    <w:rsid w:val="00BD14EB"/>
    <w:rsid w:val="00BD689A"/>
    <w:rsid w:val="00C112B7"/>
    <w:rsid w:val="00C8606A"/>
    <w:rsid w:val="00DA5D1C"/>
    <w:rsid w:val="00DD77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372076E-64EE-44A6-81A1-D9F2C83AC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155"/>
    <w:rPr>
      <w:rFonts w:eastAsiaTheme="minorEastAsia"/>
      <w:lang w:bidi="ta-IN"/>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link w:val="Heading4Char"/>
    <w:qFormat/>
    <w:rsid w:val="00745155"/>
    <w:pPr>
      <w:keepNext/>
      <w:jc w:val="center"/>
      <w:outlineLvl w:val="3"/>
    </w:pPr>
    <w:rPr>
      <w:rFonts w:eastAsia="Times New Roman"/>
      <w:b/>
      <w:bCs/>
      <w:sz w:val="24"/>
      <w:szCs w:val="24"/>
      <w:lang w:bidi="ar-SA"/>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table" w:styleId="TableGrid">
    <w:name w:val="Table Grid"/>
    <w:basedOn w:val="TableNormal"/>
    <w:uiPriority w:val="39"/>
    <w:rsid w:val="00745155"/>
    <w:rPr>
      <w:sz w:val="28"/>
      <w:u w:val="singl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5155"/>
    <w:pPr>
      <w:tabs>
        <w:tab w:val="center" w:pos="4513"/>
        <w:tab w:val="right" w:pos="9026"/>
      </w:tabs>
    </w:pPr>
  </w:style>
  <w:style w:type="character" w:customStyle="1" w:styleId="HeaderChar">
    <w:name w:val="Header Char"/>
    <w:basedOn w:val="DefaultParagraphFont"/>
    <w:link w:val="Header"/>
    <w:uiPriority w:val="99"/>
    <w:rsid w:val="00745155"/>
    <w:rPr>
      <w:rFonts w:ascii="Times New Roman" w:eastAsiaTheme="minorEastAsia" w:hAnsi="Times New Roman"/>
      <w:sz w:val="20"/>
      <w:szCs w:val="20"/>
      <w:lang w:val="en-US" w:bidi="ta-IN"/>
    </w:rPr>
  </w:style>
  <w:style w:type="paragraph" w:styleId="Footer">
    <w:name w:val="footer"/>
    <w:basedOn w:val="Normal"/>
    <w:link w:val="FooterChar"/>
    <w:uiPriority w:val="99"/>
    <w:unhideWhenUsed/>
    <w:rsid w:val="00745155"/>
    <w:pPr>
      <w:tabs>
        <w:tab w:val="center" w:pos="4513"/>
        <w:tab w:val="right" w:pos="9026"/>
      </w:tabs>
    </w:pPr>
  </w:style>
  <w:style w:type="character" w:customStyle="1" w:styleId="FooterChar">
    <w:name w:val="Footer Char"/>
    <w:basedOn w:val="DefaultParagraphFont"/>
    <w:link w:val="Footer"/>
    <w:uiPriority w:val="99"/>
    <w:rsid w:val="00745155"/>
    <w:rPr>
      <w:rFonts w:ascii="Times New Roman" w:eastAsiaTheme="minorEastAsia" w:hAnsi="Times New Roman"/>
      <w:sz w:val="20"/>
      <w:szCs w:val="20"/>
      <w:lang w:val="en-US" w:bidi="ta-IN"/>
    </w:rPr>
  </w:style>
  <w:style w:type="character" w:customStyle="1" w:styleId="Heading4Char">
    <w:name w:val="Heading 4 Char"/>
    <w:basedOn w:val="DefaultParagraphFont"/>
    <w:link w:val="Heading4"/>
    <w:rsid w:val="00745155"/>
    <w:rPr>
      <w:rFonts w:ascii="Times New Roman" w:eastAsia="Times New Roman" w:hAnsi="Times New Roman" w:cs="Times New Roman"/>
      <w:b/>
      <w:bCs/>
      <w:lang w:val="en-US" w:bidi="ar-SA"/>
    </w:rPr>
  </w:style>
  <w:style w:type="paragraph" w:styleId="NormalWeb">
    <w:name w:val="Normal (Web)"/>
    <w:basedOn w:val="Normal"/>
    <w:uiPriority w:val="99"/>
    <w:unhideWhenUsed/>
    <w:rsid w:val="00DC44E1"/>
    <w:pPr>
      <w:spacing w:before="100" w:beforeAutospacing="1" w:after="100" w:afterAutospacing="1"/>
    </w:pPr>
    <w:rPr>
      <w:rFonts w:eastAsia="Times New Roman"/>
      <w:sz w:val="24"/>
      <w:szCs w:val="24"/>
      <w:lang w:bidi="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rPr>
      <w:sz w:val="28"/>
      <w:szCs w:val="28"/>
      <w:u w:val="single"/>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paragraph" w:customStyle="1" w:styleId="EndNoteBibliographyTitle">
    <w:name w:val="EndNote Bibliography Title"/>
    <w:basedOn w:val="Normal"/>
    <w:link w:val="EndNoteBibliographyTitleChar"/>
    <w:rsid w:val="00C8606A"/>
    <w:pPr>
      <w:jc w:val="center"/>
    </w:pPr>
    <w:rPr>
      <w:noProof/>
    </w:rPr>
  </w:style>
  <w:style w:type="character" w:customStyle="1" w:styleId="EndNoteBibliographyTitleChar">
    <w:name w:val="EndNote Bibliography Title Char"/>
    <w:basedOn w:val="DefaultParagraphFont"/>
    <w:link w:val="EndNoteBibliographyTitle"/>
    <w:rsid w:val="00C8606A"/>
    <w:rPr>
      <w:rFonts w:eastAsiaTheme="minorEastAsia"/>
      <w:noProof/>
      <w:lang w:bidi="ta-IN"/>
    </w:rPr>
  </w:style>
  <w:style w:type="paragraph" w:customStyle="1" w:styleId="EndNoteBibliography">
    <w:name w:val="EndNote Bibliography"/>
    <w:basedOn w:val="Normal"/>
    <w:link w:val="EndNoteBibliographyChar"/>
    <w:rsid w:val="00C8606A"/>
    <w:rPr>
      <w:noProof/>
    </w:rPr>
  </w:style>
  <w:style w:type="character" w:customStyle="1" w:styleId="EndNoteBibliographyChar">
    <w:name w:val="EndNote Bibliography Char"/>
    <w:basedOn w:val="DefaultParagraphFont"/>
    <w:link w:val="EndNoteBibliography"/>
    <w:rsid w:val="00C8606A"/>
    <w:rPr>
      <w:rFonts w:eastAsiaTheme="minorEastAsia"/>
      <w:noProof/>
      <w:lang w:bidi="ta-IN"/>
    </w:rPr>
  </w:style>
  <w:style w:type="paragraph" w:styleId="EndnoteText">
    <w:name w:val="endnote text"/>
    <w:basedOn w:val="Normal"/>
    <w:link w:val="EndnoteTextChar"/>
    <w:uiPriority w:val="99"/>
    <w:semiHidden/>
    <w:unhideWhenUsed/>
    <w:rsid w:val="00BD689A"/>
  </w:style>
  <w:style w:type="character" w:customStyle="1" w:styleId="EndnoteTextChar">
    <w:name w:val="Endnote Text Char"/>
    <w:basedOn w:val="DefaultParagraphFont"/>
    <w:link w:val="EndnoteText"/>
    <w:uiPriority w:val="99"/>
    <w:semiHidden/>
    <w:rsid w:val="00BD689A"/>
    <w:rPr>
      <w:rFonts w:eastAsiaTheme="minorEastAsia"/>
      <w:lang w:bidi="ta-IN"/>
    </w:rPr>
  </w:style>
  <w:style w:type="character" w:styleId="EndnoteReference">
    <w:name w:val="endnote reference"/>
    <w:basedOn w:val="DefaultParagraphFont"/>
    <w:uiPriority w:val="99"/>
    <w:semiHidden/>
    <w:unhideWhenUsed/>
    <w:rsid w:val="00BD689A"/>
    <w:rPr>
      <w:vertAlign w:val="superscript"/>
    </w:rPr>
  </w:style>
  <w:style w:type="character" w:styleId="Hyperlink">
    <w:name w:val="Hyperlink"/>
    <w:basedOn w:val="DefaultParagraphFont"/>
    <w:uiPriority w:val="99"/>
    <w:unhideWhenUsed/>
    <w:rsid w:val="00BD689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16/j.jag.2022.102685" TargetMode="External"/><Relationship Id="rId18" Type="http://schemas.openxmlformats.org/officeDocument/2006/relationships/hyperlink" Target="https://www.mdpi.com/2072-4292/15/9/2412"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doi.org/10.1016/j.knosys.2023.110415" TargetMode="External"/><Relationship Id="rId7" Type="http://schemas.openxmlformats.org/officeDocument/2006/relationships/footnotes" Target="footnotes.xml"/><Relationship Id="rId12" Type="http://schemas.openxmlformats.org/officeDocument/2006/relationships/hyperlink" Target="https://doi.org/10.1145/3356471.3365232" TargetMode="External"/><Relationship Id="rId17" Type="http://schemas.openxmlformats.org/officeDocument/2006/relationships/hyperlink" Target="https://proceedings.neurips.cc/paper_files/paper/2015/file/14bfa6bb14875e45bba028a21ed38046-Paper.pdf"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016/j.neucom.2019.02.003" TargetMode="External"/><Relationship Id="rId20" Type="http://schemas.openxmlformats.org/officeDocument/2006/relationships/hyperlink" Target="https://doi.org/10.1016/j.asr.2023.05.0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145/3287921.3287970"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doi.org/10.1145/3351108.3351124" TargetMode="External"/><Relationship Id="rId23" Type="http://schemas.openxmlformats.org/officeDocument/2006/relationships/hyperlink" Target="https://doi.org/10.1016/j.isprsjprs.2022.06.008" TargetMode="External"/><Relationship Id="rId10" Type="http://schemas.openxmlformats.org/officeDocument/2006/relationships/image" Target="media/image2.jpg"/><Relationship Id="rId19" Type="http://schemas.openxmlformats.org/officeDocument/2006/relationships/hyperlink" Target="https://www.mdpi.com/1424-8220/23/11/5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oi.org/10.1016/j.compbiomed.2021.104815" TargetMode="External"/><Relationship Id="rId22" Type="http://schemas.openxmlformats.org/officeDocument/2006/relationships/hyperlink" Target="https://doi.org/10.1016/j.compeleceng.2022.10822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zkXYQdCsXkKFbu04nB821Be9syQ==">CgMxLjAyCGguZ2pkZ3hzOAByITF5MWN0V2tnT05pM3h3WVE3ZFh5TE5hOVRmZ2FRUHZ2V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313331D-6B11-4372-9DF1-A345A06DA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TotalTime>
  <Pages>15</Pages>
  <Words>10159</Words>
  <Characters>57911</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ashen iranga hewarathna</cp:lastModifiedBy>
  <cp:revision>4</cp:revision>
  <dcterms:created xsi:type="dcterms:W3CDTF">2022-01-05T09:43:00Z</dcterms:created>
  <dcterms:modified xsi:type="dcterms:W3CDTF">2023-06-25T17:56:00Z</dcterms:modified>
</cp:coreProperties>
</file>